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B03A54" w14:textId="77777777" w:rsidR="006703E9" w:rsidRDefault="00000000">
      <w:pPr>
        <w:pStyle w:val="Heading1"/>
      </w:pPr>
      <w:r>
        <w:t>Title:</w:t>
      </w:r>
    </w:p>
    <w:p w14:paraId="06BA8907" w14:textId="77777777" w:rsidR="006703E9" w:rsidRDefault="00000000">
      <w:bookmarkStart w:id="0" w:name="_Hlk65852804"/>
      <w:r>
        <w:t xml:space="preserve">Predicting </w:t>
      </w:r>
      <w:proofErr w:type="spellStart"/>
      <w:r>
        <w:t>spatio</w:t>
      </w:r>
      <w:proofErr w:type="spellEnd"/>
      <w:r>
        <w:t>-temporal recolonization of reintroduced large herbivore populations and zones of potential human wildlife conflicts: red deer in Corsica</w:t>
      </w:r>
      <w:bookmarkEnd w:id="0"/>
    </w:p>
    <w:p w14:paraId="3D278339" w14:textId="77777777" w:rsidR="006703E9" w:rsidRDefault="00000000">
      <w:pPr>
        <w:pStyle w:val="Heading1"/>
      </w:pPr>
      <w:r>
        <w:t>Running title:</w:t>
      </w:r>
    </w:p>
    <w:p w14:paraId="2FE1E598" w14:textId="77777777" w:rsidR="006703E9" w:rsidRDefault="00000000">
      <w:r>
        <w:t>Recolonisation of Corsica by red deer</w:t>
      </w:r>
    </w:p>
    <w:p w14:paraId="0831C16D" w14:textId="77777777" w:rsidR="006703E9" w:rsidRDefault="00000000">
      <w:pPr>
        <w:pStyle w:val="Heading1"/>
      </w:pPr>
      <w:r>
        <w:t>Author details:</w:t>
      </w:r>
    </w:p>
    <w:p w14:paraId="77D637D4" w14:textId="77777777" w:rsidR="006703E9" w:rsidRDefault="00000000">
      <w:r>
        <w:t>Connor Lovell</w:t>
      </w:r>
      <w:r>
        <w:rPr>
          <w:vertAlign w:val="superscript"/>
        </w:rPr>
        <w:t>1,2</w:t>
      </w:r>
      <w:r>
        <w:t>, Jake Williams</w:t>
      </w:r>
      <w:r>
        <w:rPr>
          <w:vertAlign w:val="superscript"/>
        </w:rPr>
        <w:t>1</w:t>
      </w:r>
      <w:r>
        <w:t>, Stevan Mondolini</w:t>
      </w:r>
      <w:r>
        <w:rPr>
          <w:vertAlign w:val="superscript"/>
        </w:rPr>
        <w:t>3</w:t>
      </w:r>
      <w:r>
        <w:t>, Nathalie Pettorelli</w:t>
      </w:r>
      <w:r>
        <w:rPr>
          <w:vertAlign w:val="superscript"/>
        </w:rPr>
        <w:t>1</w:t>
      </w:r>
    </w:p>
    <w:p w14:paraId="7028B9EC" w14:textId="77777777" w:rsidR="006703E9" w:rsidRDefault="006703E9">
      <w:pPr>
        <w:rPr>
          <w:vertAlign w:val="superscript"/>
        </w:rPr>
      </w:pPr>
    </w:p>
    <w:p w14:paraId="657180F4" w14:textId="77777777" w:rsidR="006703E9" w:rsidRDefault="00000000">
      <w:pPr>
        <w:rPr>
          <w:vertAlign w:val="superscript"/>
        </w:rPr>
      </w:pPr>
      <w:r>
        <w:rPr>
          <w:vertAlign w:val="superscript"/>
        </w:rPr>
        <w:t>1</w:t>
      </w:r>
      <w:r>
        <w:t>Institute of Zoology, Zoological Society of London, London, NW1 4RY, UK</w:t>
      </w:r>
      <w:r>
        <w:rPr>
          <w:vertAlign w:val="superscript"/>
        </w:rPr>
        <w:t xml:space="preserve"> </w:t>
      </w:r>
    </w:p>
    <w:p w14:paraId="4E6CF1F9" w14:textId="77777777" w:rsidR="006703E9" w:rsidRDefault="00000000">
      <w:pPr>
        <w:rPr>
          <w:vertAlign w:val="superscript"/>
        </w:rPr>
      </w:pPr>
      <w:r>
        <w:rPr>
          <w:vertAlign w:val="superscript"/>
        </w:rPr>
        <w:t>2</w:t>
      </w:r>
      <w:r>
        <w:t xml:space="preserve">Kings College London, </w:t>
      </w:r>
    </w:p>
    <w:p w14:paraId="448BB56C" w14:textId="77777777" w:rsidR="006703E9" w:rsidRDefault="00000000">
      <w:pPr>
        <w:rPr>
          <w:vertAlign w:val="superscript"/>
        </w:rPr>
      </w:pPr>
      <w:r>
        <w:rPr>
          <w:vertAlign w:val="superscript"/>
        </w:rPr>
        <w:t>3</w:t>
      </w:r>
      <w:r>
        <w:t xml:space="preserve">Parc </w:t>
      </w:r>
    </w:p>
    <w:p w14:paraId="3EBBD384" w14:textId="77777777" w:rsidR="006703E9" w:rsidRDefault="006703E9">
      <w:pPr>
        <w:spacing w:after="120"/>
        <w:rPr>
          <w:vertAlign w:val="superscript"/>
        </w:rPr>
      </w:pPr>
    </w:p>
    <w:p w14:paraId="46AE3C47" w14:textId="77777777" w:rsidR="006703E9" w:rsidRDefault="00000000">
      <w:pPr>
        <w:spacing w:after="120"/>
      </w:pPr>
      <w:r>
        <w:br w:type="page"/>
      </w:r>
    </w:p>
    <w:p w14:paraId="254B5B04" w14:textId="77777777" w:rsidR="006703E9" w:rsidRDefault="00000000">
      <w:pPr>
        <w:pStyle w:val="Heading1"/>
        <w:spacing w:before="0"/>
      </w:pPr>
      <w:r>
        <w:lastRenderedPageBreak/>
        <w:t xml:space="preserve">Abstract  </w:t>
      </w:r>
    </w:p>
    <w:p w14:paraId="56EF7F85" w14:textId="77777777" w:rsidR="006703E9" w:rsidRDefault="006703E9"/>
    <w:p w14:paraId="3CFBEDB4" w14:textId="77777777" w:rsidR="006703E9" w:rsidRDefault="00000000">
      <w:pPr>
        <w:numPr>
          <w:ilvl w:val="0"/>
          <w:numId w:val="1"/>
        </w:numPr>
        <w:spacing w:after="120"/>
        <w:rPr>
          <w:color w:val="000000"/>
        </w:rPr>
      </w:pPr>
      <w:bookmarkStart w:id="1" w:name="_gjdgxs"/>
      <w:bookmarkEnd w:id="1"/>
      <w:r>
        <w:rPr>
          <w:color w:val="000000"/>
        </w:rPr>
        <w:t>Trophic rewilding via the (re)introduction of keystone species and ecosystem engineer, such as large herbivores, is increasingly being considered in Europe to support nature recovery and improve the resilience of ecosystems in the face of rapidly changing environmental conditions. Large herbivore presence can however generate issues for local communities, making it important to anticipate likely expansion patterns and identify possible zones of human-wildlife conflicts</w:t>
      </w:r>
    </w:p>
    <w:p w14:paraId="27DAEACF" w14:textId="77777777" w:rsidR="006703E9" w:rsidRDefault="006703E9">
      <w:pPr>
        <w:spacing w:after="120"/>
      </w:pPr>
    </w:p>
    <w:p w14:paraId="146EC791" w14:textId="77777777" w:rsidR="006703E9" w:rsidRDefault="00000000">
      <w:pPr>
        <w:numPr>
          <w:ilvl w:val="0"/>
          <w:numId w:val="1"/>
        </w:numPr>
        <w:spacing w:after="120"/>
        <w:rPr>
          <w:color w:val="000000"/>
        </w:rPr>
      </w:pPr>
      <w:r>
        <w:rPr>
          <w:color w:val="000000"/>
        </w:rPr>
        <w:t>We used the recently developed integrated Step Selection Function approach to build a predictive, spatially explicit, individual-based model to examine reintroduced Corsican red deer (Cervus elaphus) population expansion in Corsica. We developed the model based on known demographic processes and habitat selection of reintroduced red deer collected during a xx-year intensive field study.</w:t>
      </w:r>
    </w:p>
    <w:p w14:paraId="78EABA46" w14:textId="77777777" w:rsidR="006703E9" w:rsidRDefault="006703E9">
      <w:pPr>
        <w:pStyle w:val="ListParagraph"/>
        <w:rPr>
          <w:color w:val="000000"/>
        </w:rPr>
      </w:pPr>
    </w:p>
    <w:p w14:paraId="5FF8FCE6" w14:textId="77777777" w:rsidR="006703E9" w:rsidRDefault="00000000">
      <w:pPr>
        <w:numPr>
          <w:ilvl w:val="0"/>
          <w:numId w:val="1"/>
        </w:numPr>
        <w:spacing w:after="120"/>
      </w:pPr>
      <w:r>
        <w:t>During model validation, our model accurately described the recolonization process in the three reintroduction sites, correctly predicting xxx. We then projected dispersers over the entire island for 2050. We predicted xxx. We identified xx as likely spatial barriers slowing the red deer expansion.</w:t>
      </w:r>
    </w:p>
    <w:p w14:paraId="6E0AEBED" w14:textId="77777777" w:rsidR="006703E9" w:rsidRDefault="006703E9">
      <w:pPr>
        <w:pStyle w:val="ListParagraph"/>
        <w:rPr>
          <w:color w:val="000000"/>
        </w:rPr>
      </w:pPr>
    </w:p>
    <w:p w14:paraId="3409E446" w14:textId="77777777" w:rsidR="006703E9" w:rsidRDefault="00000000">
      <w:pPr>
        <w:numPr>
          <w:ilvl w:val="0"/>
          <w:numId w:val="1"/>
        </w:numPr>
        <w:spacing w:after="120"/>
      </w:pPr>
      <w:r>
        <w:t xml:space="preserve">Synthesis and applications. As the number of trophic rewilding projects increases in Europe, there is a real need to anticipate how the (re)introduced populations are likely to expand their distribution to prevent avoidable human-wildlife conflicts. </w:t>
      </w:r>
    </w:p>
    <w:p w14:paraId="7A8730F6" w14:textId="77777777" w:rsidR="006703E9" w:rsidRDefault="006703E9"/>
    <w:p w14:paraId="2F6E3DE9" w14:textId="77777777" w:rsidR="006703E9" w:rsidRDefault="00000000">
      <w:pPr>
        <w:rPr>
          <w:b/>
        </w:rPr>
      </w:pPr>
      <w:r>
        <w:rPr>
          <w:b/>
        </w:rPr>
        <w:t>Keywords</w:t>
      </w:r>
    </w:p>
    <w:p w14:paraId="3349E6E4" w14:textId="77777777" w:rsidR="006703E9" w:rsidRDefault="00000000">
      <w:r>
        <w:t>Trophic rewilding, adaptive management, recolonization, spatially explicit individual-based model, red deer</w:t>
      </w:r>
    </w:p>
    <w:p w14:paraId="352B8B1A" w14:textId="77777777" w:rsidR="006703E9" w:rsidRDefault="00000000">
      <w:pPr>
        <w:spacing w:after="160"/>
      </w:pPr>
      <w:r>
        <w:br w:type="page"/>
      </w:r>
    </w:p>
    <w:p w14:paraId="628428DA" w14:textId="77777777" w:rsidR="006703E9" w:rsidRDefault="00000000">
      <w:pPr>
        <w:pStyle w:val="Heading1"/>
        <w:spacing w:before="0"/>
      </w:pPr>
      <w:r>
        <w:lastRenderedPageBreak/>
        <w:t xml:space="preserve">Introduction </w:t>
      </w:r>
    </w:p>
    <w:p w14:paraId="03202D2F" w14:textId="77777777" w:rsidR="006703E9"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In the face of rapidly changing environmental conditions, increasing level of environmental predictability and dramatic loss of biodiversity, nature recovery has become a priority, with the United Nations for example declaring this decade as the Decade on Ecosystem Restoration to spur global actions to prevent, halt and reverse the degradation of ecosystems. In this context, trophic rewilding, a form of environmental management approach that aims to diversify and complexify ecological interactions through the (re)introduction of </w:t>
      </w:r>
      <w:r>
        <w:rPr>
          <w:color w:val="000000"/>
        </w:rPr>
        <w:t xml:space="preserve">keystone species and ecosystem engineers, has gained significant traction in Europe. Trophic rewilding discussions have primarily focused on the necessity and feasibility of large herbivore (re)introductions, given their significant impacts on ecosystems. Through their presence and activities (e.g., feeding, trampling, urination and defecation), large herbivores indeed directly and indirectly influence ecosystem structure and processes, ultimately leading to changes in ecosystem composition and functioning. </w:t>
      </w:r>
    </w:p>
    <w:p w14:paraId="04720C77" w14:textId="77777777" w:rsidR="006703E9"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The translocation of large species is, however, not without risks and can lead to conflicts with human populations as large species interact with human activities such as agriculture, logging, hunting, and development. In the United States, for example, the reintroduction of elks, Cervus canadensis, was associated with increased costs to local communities as they saw their fences being more damaged, their crops being more depredated, and their livestock catching more disease (Mc </w:t>
      </w:r>
      <w:proofErr w:type="spellStart"/>
      <w:r>
        <w:rPr>
          <w:rFonts w:cs="Times New Roman"/>
          <w:kern w:val="2"/>
          <w:lang w:val="en-US" w:eastAsia="en-US"/>
          <w14:ligatures w14:val="standardContextual"/>
        </w:rPr>
        <w:t>Cann</w:t>
      </w:r>
      <w:proofErr w:type="spellEnd"/>
      <w:r>
        <w:rPr>
          <w:rFonts w:cs="Times New Roman"/>
          <w:kern w:val="2"/>
          <w:lang w:val="en-US" w:eastAsia="en-US"/>
          <w14:ligatures w14:val="standardContextual"/>
        </w:rPr>
        <w:t xml:space="preserve"> et al, 2021; Hegel et al, 2009). One way to prevent the likely increases in human-wildlife conflicts following species translocations is to identify areas likely to be colonized by introduced individuals, so that targeted actions can be strategically deployed early enough to mitigate the risks associated with population expansion. This step is generally done by mapping habitat suitability at landscape scales using approaches such as species distribution modelling, and rarely, individual based modelling (see e.g., </w:t>
      </w:r>
      <w:proofErr w:type="spellStart"/>
      <w:r>
        <w:rPr>
          <w:rFonts w:cs="Times New Roman"/>
          <w:kern w:val="2"/>
          <w:lang w:val="en-US" w:eastAsia="en-US"/>
          <w14:ligatures w14:val="standardContextual"/>
        </w:rPr>
        <w:t>Marucco</w:t>
      </w:r>
      <w:proofErr w:type="spellEnd"/>
      <w:r>
        <w:rPr>
          <w:rFonts w:cs="Times New Roman"/>
          <w:kern w:val="2"/>
          <w:lang w:val="en-US" w:eastAsia="en-US"/>
          <w14:ligatures w14:val="standardContextual"/>
        </w:rPr>
        <w:t xml:space="preserve"> and McIntire 2010). </w:t>
      </w:r>
    </w:p>
    <w:p w14:paraId="2654E10A" w14:textId="081DDAC9" w:rsidR="006703E9" w:rsidRDefault="00F77CC9">
      <w:pPr>
        <w:spacing w:after="160"/>
        <w:jc w:val="both"/>
        <w:rPr>
          <w:rFonts w:cs="Times New Roman"/>
          <w:color w:val="FF0000"/>
          <w:kern w:val="2"/>
          <w:lang w:val="en-US" w:eastAsia="en-US"/>
          <w14:ligatures w14:val="standardContextual"/>
        </w:rPr>
      </w:pPr>
      <w:ins w:id="2" w:author="Connor Lovell" w:date="2024-12-05T14:14:00Z" w16du:dateUtc="2024-12-05T14:14:00Z">
        <w:r>
          <w:rPr>
            <w:rFonts w:cs="Times New Roman"/>
            <w:color w:val="FF0000"/>
            <w:kern w:val="2"/>
            <w:lang w:val="en-US" w:eastAsia="en-US"/>
            <w14:ligatures w14:val="standardContextual"/>
          </w:rPr>
          <w:t>By</w:t>
        </w:r>
      </w:ins>
      <w:ins w:id="3" w:author="Connor Lovell" w:date="2024-12-05T14:36:00Z" w16du:dateUtc="2024-12-05T14:36:00Z">
        <w:r w:rsidR="001B6DF3">
          <w:rPr>
            <w:rFonts w:cs="Times New Roman"/>
            <w:color w:val="FF0000"/>
            <w:kern w:val="2"/>
            <w:lang w:val="en-US" w:eastAsia="en-US"/>
            <w14:ligatures w14:val="standardContextual"/>
          </w:rPr>
          <w:t xml:space="preserve"> spatially</w:t>
        </w:r>
      </w:ins>
      <w:ins w:id="4" w:author="Connor Lovell" w:date="2024-12-05T14:14:00Z" w16du:dateUtc="2024-12-05T14:14:00Z">
        <w:r>
          <w:rPr>
            <w:rFonts w:cs="Times New Roman"/>
            <w:color w:val="FF0000"/>
            <w:kern w:val="2"/>
            <w:lang w:val="en-US" w:eastAsia="en-US"/>
            <w14:ligatures w14:val="standardContextual"/>
          </w:rPr>
          <w:t xml:space="preserve"> simulating </w:t>
        </w:r>
      </w:ins>
      <w:ins w:id="5" w:author="Connor Lovell" w:date="2024-12-05T14:36:00Z" w16du:dateUtc="2024-12-05T14:36:00Z">
        <w:r w:rsidR="001B6DF3">
          <w:rPr>
            <w:rFonts w:cs="Times New Roman"/>
            <w:color w:val="FF0000"/>
            <w:kern w:val="2"/>
            <w:lang w:val="en-US" w:eastAsia="en-US"/>
            <w14:ligatures w14:val="standardContextual"/>
          </w:rPr>
          <w:t xml:space="preserve">individual </w:t>
        </w:r>
      </w:ins>
      <w:ins w:id="6" w:author="Connor Lovell" w:date="2024-12-05T14:17:00Z" w16du:dateUtc="2024-12-05T14:17:00Z">
        <w:r>
          <w:rPr>
            <w:rFonts w:cs="Times New Roman"/>
            <w:color w:val="FF0000"/>
            <w:kern w:val="2"/>
            <w:lang w:val="en-US" w:eastAsia="en-US"/>
            <w14:ligatures w14:val="standardContextual"/>
          </w:rPr>
          <w:t>animal</w:t>
        </w:r>
      </w:ins>
      <w:ins w:id="7" w:author="Connor Lovell" w:date="2024-12-05T14:36:00Z" w16du:dateUtc="2024-12-05T14:36:00Z">
        <w:r w:rsidR="001B6DF3">
          <w:rPr>
            <w:rFonts w:cs="Times New Roman"/>
            <w:color w:val="FF0000"/>
            <w:kern w:val="2"/>
            <w:lang w:val="en-US" w:eastAsia="en-US"/>
            <w14:ligatures w14:val="standardContextual"/>
          </w:rPr>
          <w:t xml:space="preserve">s </w:t>
        </w:r>
      </w:ins>
      <w:ins w:id="8" w:author="Connor Lovell" w:date="2024-12-05T14:15:00Z" w16du:dateUtc="2024-12-05T14:15:00Z">
        <w:r>
          <w:rPr>
            <w:rFonts w:cs="Times New Roman"/>
            <w:color w:val="FF0000"/>
            <w:kern w:val="2"/>
            <w:lang w:val="en-US" w:eastAsia="en-US"/>
            <w14:ligatures w14:val="standardContextual"/>
          </w:rPr>
          <w:t>and</w:t>
        </w:r>
      </w:ins>
      <w:ins w:id="9" w:author="Connor Lovell" w:date="2024-12-05T14:17:00Z" w16du:dateUtc="2024-12-05T14:17:00Z">
        <w:r>
          <w:rPr>
            <w:rFonts w:cs="Times New Roman"/>
            <w:color w:val="FF0000"/>
            <w:kern w:val="2"/>
            <w:lang w:val="en-US" w:eastAsia="en-US"/>
            <w14:ligatures w14:val="standardContextual"/>
          </w:rPr>
          <w:t xml:space="preserve"> their</w:t>
        </w:r>
      </w:ins>
      <w:ins w:id="10" w:author="Connor Lovell" w:date="2024-12-05T14:15:00Z" w16du:dateUtc="2024-12-05T14:15:00Z">
        <w:r>
          <w:rPr>
            <w:rFonts w:cs="Times New Roman"/>
            <w:color w:val="FF0000"/>
            <w:kern w:val="2"/>
            <w:lang w:val="en-US" w:eastAsia="en-US"/>
            <w14:ligatures w14:val="standardContextual"/>
          </w:rPr>
          <w:t xml:space="preserve"> </w:t>
        </w:r>
      </w:ins>
      <w:ins w:id="11" w:author="Connor Lovell" w:date="2024-12-05T14:16:00Z" w16du:dateUtc="2024-12-05T14:16:00Z">
        <w:r>
          <w:rPr>
            <w:rFonts w:cs="Times New Roman"/>
            <w:color w:val="FF0000"/>
            <w:kern w:val="2"/>
            <w:lang w:val="en-US" w:eastAsia="en-US"/>
            <w14:ligatures w14:val="standardContextual"/>
          </w:rPr>
          <w:t>interactions</w:t>
        </w:r>
      </w:ins>
      <w:ins w:id="12" w:author="Connor Lovell" w:date="2024-12-05T14:18:00Z" w16du:dateUtc="2024-12-05T14:18:00Z">
        <w:r>
          <w:rPr>
            <w:rFonts w:cs="Times New Roman"/>
            <w:color w:val="FF0000"/>
            <w:kern w:val="2"/>
            <w:lang w:val="en-US" w:eastAsia="en-US"/>
            <w14:ligatures w14:val="standardContextual"/>
          </w:rPr>
          <w:t xml:space="preserve"> with </w:t>
        </w:r>
      </w:ins>
      <w:ins w:id="13" w:author="Connor Lovell" w:date="2024-12-05T14:23:00Z" w16du:dateUtc="2024-12-05T14:23:00Z">
        <w:r w:rsidR="00D63BBC">
          <w:rPr>
            <w:rFonts w:cs="Times New Roman"/>
            <w:color w:val="FF0000"/>
            <w:kern w:val="2"/>
            <w:lang w:val="en-US" w:eastAsia="en-US"/>
            <w14:ligatures w14:val="standardContextual"/>
          </w:rPr>
          <w:t xml:space="preserve">one another and </w:t>
        </w:r>
      </w:ins>
      <w:ins w:id="14" w:author="Connor Lovell" w:date="2024-12-05T14:18:00Z" w16du:dateUtc="2024-12-05T14:18:00Z">
        <w:r>
          <w:rPr>
            <w:rFonts w:cs="Times New Roman"/>
            <w:color w:val="FF0000"/>
            <w:kern w:val="2"/>
            <w:lang w:val="en-US" w:eastAsia="en-US"/>
            <w14:ligatures w14:val="standardContextual"/>
          </w:rPr>
          <w:t>the</w:t>
        </w:r>
      </w:ins>
      <w:ins w:id="15" w:author="Connor Lovell" w:date="2024-12-05T14:23:00Z" w16du:dateUtc="2024-12-05T14:23:00Z">
        <w:r w:rsidR="00D63BBC">
          <w:rPr>
            <w:rFonts w:cs="Times New Roman"/>
            <w:color w:val="FF0000"/>
            <w:kern w:val="2"/>
            <w:lang w:val="en-US" w:eastAsia="en-US"/>
            <w14:ligatures w14:val="standardContextual"/>
          </w:rPr>
          <w:t xml:space="preserve"> environment</w:t>
        </w:r>
      </w:ins>
      <w:ins w:id="16" w:author="Connor Lovell" w:date="2024-12-05T14:45:00Z" w16du:dateUtc="2024-12-05T14:45:00Z">
        <w:r w:rsidR="005E555C">
          <w:rPr>
            <w:rFonts w:cs="Times New Roman"/>
            <w:color w:val="FF0000"/>
            <w:kern w:val="2"/>
            <w:lang w:val="en-US" w:eastAsia="en-US"/>
            <w14:ligatures w14:val="standardContextual"/>
          </w:rPr>
          <w:t xml:space="preserve"> </w:t>
        </w:r>
      </w:ins>
      <w:ins w:id="17" w:author="Connor Lovell" w:date="2024-12-05T14:44:00Z" w16du:dateUtc="2024-12-05T14:44:00Z">
        <w:r w:rsidR="006B718A" w:rsidRPr="0073391B">
          <w:rPr>
            <w:rFonts w:cs="Times New Roman"/>
          </w:rPr>
          <w:fldChar w:fldCharType="begin"/>
        </w:r>
        <w:r w:rsidR="006B718A">
          <w:rPr>
            <w:rFonts w:cs="Times New Roman"/>
          </w:rPr>
          <w:instrText xml:space="preserve"> ADDIN ZOTERO_ITEM CSL_CITATION {"citationID":"pA6CScZe","properties":{"formattedCitation":"(Accolla et al., 2021; McLane et al., 2011)","plainCitation":"(Accolla et al., 2021; McLane et al., 2011)","noteIndex":0},"citationItems":[{"id":1695,"uris":["http://zotero.org/users/9013932/items/AKXGEJ2V"],"itemData":{"id":1695,"type":"article-journal","abstract":"Conservation planning of critical habitats for wildlife species at risk is a priority topic that requires the knowledge of how animals select and use their habitat, and how they respond to future developmental changes in their environment. This paper explores the role of a habitat-modeling methodological approach, agent-based modeling, which we advocate as a promising approach for ecological research. Agent-based models (ABMs) are capable of simultaneously distinguishing animal densities from habitat quality, can explicitly represent the environment and its dynamism, can accommodate spatial patterns of inter- and intra-species mechanisms, and can explore feedbacks and adaptations inherent in these systems. ABMs comprise autonomous, individual entities; each with dynamic, adaptive behaviors and heterogeneous characteristics that interact with each other and with their environment. These interactions result in emergent outcomes that can be used to quantitatively examine critical habitats from the individual- to population-level. ABMs can also explore how wildlife will respond to potential changes in environmental conditions, since they can readily incorporate adaptive animal-movement ecology in a changing landscape. This paper describes the necessary elements of an ABM developed speciﬁcally for understanding wildlife habitat selection, reviews the current empirical literature on ABMs in wildlife ecology and management, and evaluates the current and future roles these ABMs can play, speciﬁcally with regards to scenario planning of designated critical habitats.","container-title":"Ecological Modelling","DOI":"10.1016/j.ecolmodel.2011.01.020","ISSN":"03043800","issue":"8","journalAbbreviation":"Ecological Modelling","language":"en","page":"1544-1556","source":"DOI.org (Crossref)","title":"The role of agent-based models in wildlife ecology and management","volume":"222","author":[{"family":"McLane","given":"Adam J."},{"family":"Semeniuk","given":"Christina"},{"family":"McDermid","given":"Gregory J."},{"family":"Marceau","given":"Danielle J."}],"issued":{"date-parts":[["2011",4]]}}},{"id":11298,"uris":["http://zotero.org/users/9013932/items/VGNQLQEP"],"itemData":{"id":11298,"type":"article-journal","abstract":"ABSTRACT\n            \n              Population models can provide valuable tools for ecological risk assessment (ERA). A growing amount of work on model development and documentation is now available to guide modelers and risk assessors to address different ERA questions. However, there remain misconceptions about population models for ERA, and communication between regulators and modelers can still be hindered by a lack of clarity in the underlying formalism, implementation, and complexity of different model types. In particular, there is confusion about differences among types of models and the implications of including or ignoring interactions of organisms with each other and their environment. In this review, we provide an overview of the key features represented in population models of relevance for ERA, which include density dependence, spatial heterogeneity, external drivers, stochasticity, life‐history traits, behavior, energetics, and how exposure and effects are integrated in the models. We differentiate 3 broadly defined population model types (unstructured, structured, and agent‐based) and explain how they can represent these key features. Depending on the ERA context, some model features will be more important than others, and this can inform model type choice, how features are implemented, and possibly the collection of additional data. We show that nearly all features can be included irrespective of formalization, but some features are more or less easily incorporated in certain model types. We also analyze how the key features have been used in published population models implemented as unstructured, structured, and agent‐based models. The overall aim of this review is to increase confidence and understanding by model users and evaluators when considering the potential and adequacy of population models for use in ERA.\n              Integr Environ Assess Manag\n              2021;17:521–540. ©  2020 SETAC\n            \n          , \n            KEY POINTS\n            \n              \n                \n                  We provide an overview of the key features represented in population models of relevance for ecological risk assessment (ERA), and differentiate 3 population model types (unstructured, structured, and agent‐based).\n                \n                \n                  We show that nearly all features can be included irrespective of formalization, but some features are more or less easily incorporated in certain model types.\n                \n                \n                  Depending on the ERA context, some model features are more important than others, and there are trade‐offs between the need to incorporate particular features, data availability, and computational and/or mathematical effort.\n                \n                \n                  When possible, we encourage the use of a multimodeling approach to increase confidence in model outputs.","container-title":"Integrated Environmental Assessment and Management","DOI":"10.1002/ieam.4362","ISSN":"1551-3777, 1551-3793","issue":"3","journalAbbreviation":"Integr Envir Assess &amp; Manag","language":"en","page":"521-540","source":"DOI.org (Crossref)","title":"A Review of Key Features and Their Implementation in Unstructured, Structured, and Agent‐Based Population Models for Ecological Risk Assessment","volume":"17","author":[{"family":"Accolla","given":"Chiara"},{"family":"Vaugeois","given":"Maxime"},{"family":"Grimm","given":"Volker"},{"family":"Moore","given":"Adrian P"},{"family":"Rueda‐Cediel","given":"Pamela"},{"family":"Schmolke","given":"Amelie"},{"family":"Forbes","given":"Valery E"}],"issued":{"date-parts":[["2021",5]]}},"label":"page"}],"schema":"https://github.com/citation-style-language/schema/raw/master/csl-citation.json"} </w:instrText>
        </w:r>
        <w:r w:rsidR="006B718A" w:rsidRPr="0073391B">
          <w:rPr>
            <w:rFonts w:cs="Times New Roman"/>
          </w:rPr>
          <w:fldChar w:fldCharType="separate"/>
        </w:r>
        <w:r w:rsidR="006B718A" w:rsidRPr="00A57E81">
          <w:rPr>
            <w:rFonts w:cs="Times New Roman"/>
          </w:rPr>
          <w:t>(Accolla et al., 2021; McLane et al., 2011)</w:t>
        </w:r>
        <w:r w:rsidR="006B718A" w:rsidRPr="0073391B">
          <w:rPr>
            <w:rFonts w:cs="Times New Roman"/>
          </w:rPr>
          <w:fldChar w:fldCharType="end"/>
        </w:r>
      </w:ins>
      <w:ins w:id="18" w:author="Connor Lovell" w:date="2024-12-05T14:16:00Z" w16du:dateUtc="2024-12-05T14:16:00Z">
        <w:r>
          <w:rPr>
            <w:rFonts w:cs="Times New Roman"/>
            <w:color w:val="FF0000"/>
            <w:kern w:val="2"/>
            <w:lang w:val="en-US" w:eastAsia="en-US"/>
            <w14:ligatures w14:val="standardContextual"/>
          </w:rPr>
          <w:t>, m</w:t>
        </w:r>
      </w:ins>
      <w:commentRangeStart w:id="19"/>
      <w:ins w:id="20" w:author="Unknown Author" w:date="2024-11-28T10:03:00Z">
        <w:del w:id="21" w:author="Connor Lovell" w:date="2024-12-05T14:14:00Z" w16du:dateUtc="2024-12-05T14:14:00Z">
          <w:r w:rsidDel="00F77CC9">
            <w:rPr>
              <w:rFonts w:cs="Times New Roman"/>
              <w:color w:val="FF0000"/>
              <w:kern w:val="2"/>
              <w:lang w:val="en-US" w:eastAsia="en-US"/>
              <w14:ligatures w14:val="standardContextual"/>
            </w:rPr>
            <w:delText>M</w:delText>
          </w:r>
        </w:del>
        <w:r>
          <w:rPr>
            <w:rFonts w:cs="Times New Roman"/>
            <w:color w:val="FF0000"/>
            <w:kern w:val="2"/>
            <w:lang w:val="en-US" w:eastAsia="en-US"/>
            <w14:ligatures w14:val="standardContextual"/>
          </w:rPr>
          <w:t>echanistic individual-based models can make readily interpretable predictions of</w:t>
        </w:r>
      </w:ins>
      <w:ins w:id="22" w:author="Connor Lovell" w:date="2024-12-05T14:45:00Z" w16du:dateUtc="2024-12-05T14:45:00Z">
        <w:r w:rsidR="005E555C">
          <w:rPr>
            <w:rFonts w:cs="Times New Roman"/>
            <w:color w:val="FF0000"/>
            <w:kern w:val="2"/>
            <w:lang w:val="en-US" w:eastAsia="en-US"/>
            <w14:ligatures w14:val="standardContextual"/>
          </w:rPr>
          <w:t xml:space="preserve"> emergent</w:t>
        </w:r>
      </w:ins>
      <w:ins w:id="23" w:author="Unknown Author" w:date="2024-11-28T10:03:00Z">
        <w:r>
          <w:rPr>
            <w:rFonts w:cs="Times New Roman"/>
            <w:color w:val="FF0000"/>
            <w:kern w:val="2"/>
            <w:lang w:val="en-US" w:eastAsia="en-US"/>
            <w14:ligatures w14:val="standardContextual"/>
          </w:rPr>
          <w:t xml:space="preserve"> population expansion</w:t>
        </w:r>
      </w:ins>
      <w:ins w:id="24" w:author="Connor Lovell" w:date="2024-12-05T14:42:00Z" w16du:dateUtc="2024-12-05T14:42:00Z">
        <w:r w:rsidR="00667CEB">
          <w:rPr>
            <w:rFonts w:cs="Times New Roman"/>
            <w:color w:val="FF0000"/>
            <w:kern w:val="2"/>
            <w:lang w:val="en-US" w:eastAsia="en-US"/>
            <w14:ligatures w14:val="standardContextual"/>
          </w:rPr>
          <w:t xml:space="preserve"> </w:t>
        </w:r>
      </w:ins>
      <w:ins w:id="25" w:author="Unknown Author" w:date="2024-11-28T10:03:00Z">
        <w:del w:id="26" w:author="Connor Lovell" w:date="2024-12-05T14:45:00Z" w16du:dateUtc="2024-12-05T14:45:00Z">
          <w:r w:rsidDel="005E555C">
            <w:rPr>
              <w:rFonts w:cs="Times New Roman"/>
              <w:color w:val="FF0000"/>
              <w:kern w:val="2"/>
              <w:lang w:val="en-US" w:eastAsia="en-US"/>
              <w14:ligatures w14:val="standardContextual"/>
            </w:rPr>
            <w:delText xml:space="preserve"> </w:delText>
          </w:r>
        </w:del>
      </w:ins>
      <w:r w:rsidR="0000640D" w:rsidRPr="0000640D">
        <w:t>(</w:t>
      </w:r>
      <w:ins w:id="27" w:author="Connor Lovell" w:date="2024-12-05T13:28:00Z" w16du:dateUtc="2024-12-05T13:28:00Z">
        <w:r w:rsidR="0000640D">
          <w:t xml:space="preserve">e.g. </w:t>
        </w:r>
      </w:ins>
      <w:r w:rsidR="0000640D" w:rsidRPr="0000640D">
        <w:t>Fernández</w:t>
      </w:r>
      <w:del w:id="28" w:author="Connor Lovell" w:date="2024-12-05T13:27:00Z" w16du:dateUtc="2024-12-05T13:27:00Z">
        <w:r w:rsidR="0000640D" w:rsidRPr="0000640D" w:rsidDel="0000640D">
          <w:delText>,</w:delText>
        </w:r>
      </w:del>
      <w:r w:rsidR="0000640D" w:rsidRPr="0000640D">
        <w:t xml:space="preserve"> </w:t>
      </w:r>
      <w:del w:id="29" w:author="Connor Lovell" w:date="2024-12-05T13:27:00Z" w16du:dateUtc="2024-12-05T13:27:00Z">
        <w:r w:rsidR="0000640D" w:rsidRPr="0000640D" w:rsidDel="0000640D">
          <w:delText>Kramer-Schadt and Thulke</w:delText>
        </w:r>
      </w:del>
      <w:ins w:id="30" w:author="Connor Lovell" w:date="2024-12-05T13:27:00Z" w16du:dateUtc="2024-12-05T13:27:00Z">
        <w:r w:rsidR="0000640D">
          <w:t>et al</w:t>
        </w:r>
      </w:ins>
      <w:r w:rsidR="0000640D" w:rsidRPr="0000640D">
        <w:t>, 2006</w:t>
      </w:r>
      <w:ins w:id="31" w:author="Connor Lovell" w:date="2024-12-05T13:28:00Z" w16du:dateUtc="2024-12-05T13:28:00Z">
        <w:r w:rsidR="0000640D">
          <w:t>; Philips 2020</w:t>
        </w:r>
      </w:ins>
      <w:r w:rsidR="0000640D" w:rsidRPr="0000640D">
        <w:t>)</w:t>
      </w:r>
      <w:ins w:id="32" w:author="Unknown Author" w:date="2024-11-28T10:05:00Z">
        <w:r>
          <w:rPr>
            <w:rFonts w:cs="Times New Roman"/>
            <w:color w:val="FF0000"/>
            <w:kern w:val="2"/>
            <w:lang w:val="en-US" w:eastAsia="en-US"/>
            <w14:ligatures w14:val="standardContextual"/>
          </w:rPr>
          <w:t xml:space="preserve">. </w:t>
        </w:r>
        <w:del w:id="33" w:author="Connor Lovell" w:date="2024-12-05T13:32:00Z" w16du:dateUtc="2024-12-05T13:32:00Z">
          <w:r w:rsidDel="0000640D">
            <w:rPr>
              <w:rFonts w:cs="Times New Roman"/>
              <w:color w:val="FF0000"/>
              <w:kern w:val="2"/>
              <w:lang w:val="en-US" w:eastAsia="en-US"/>
              <w14:ligatures w14:val="standardContextual"/>
            </w:rPr>
            <w:delText>However</w:delText>
          </w:r>
        </w:del>
      </w:ins>
      <w:ins w:id="34" w:author="Connor Lovell" w:date="2024-12-05T13:32:00Z" w16du:dateUtc="2024-12-05T13:32:00Z">
        <w:r w:rsidR="0000640D">
          <w:rPr>
            <w:rFonts w:cs="Times New Roman"/>
            <w:color w:val="FF0000"/>
            <w:kern w:val="2"/>
            <w:lang w:val="en-US" w:eastAsia="en-US"/>
            <w14:ligatures w14:val="standardContextual"/>
          </w:rPr>
          <w:t>However,</w:t>
        </w:r>
      </w:ins>
      <w:ins w:id="35" w:author="Unknown Author" w:date="2024-11-28T10:05:00Z">
        <w:r>
          <w:rPr>
            <w:rFonts w:cs="Times New Roman"/>
            <w:color w:val="FF0000"/>
            <w:kern w:val="2"/>
            <w:lang w:val="en-US" w:eastAsia="en-US"/>
            <w14:ligatures w14:val="standardContextual"/>
          </w:rPr>
          <w:t xml:space="preserve"> their reliability depends on how accurately the set of “movement rules” for individuals reflects the true movement of individual animals. Developing such rules heuristically or based on separately defined habitat suitability maps has provided previous insights</w:t>
        </w:r>
      </w:ins>
      <w:ins w:id="36" w:author="Connor Lovell" w:date="2024-12-05T13:48:00Z" w16du:dateUtc="2024-12-05T13:48:00Z">
        <w:r w:rsidR="00535D09">
          <w:rPr>
            <w:rFonts w:cs="Times New Roman"/>
            <w:color w:val="FF0000"/>
            <w:kern w:val="2"/>
            <w:lang w:val="en-US" w:eastAsia="en-US"/>
            <w14:ligatures w14:val="standardContextual"/>
          </w:rPr>
          <w:t xml:space="preserve"> </w:t>
        </w:r>
      </w:ins>
      <w:r w:rsidR="00535D09">
        <w:rPr>
          <w:rFonts w:cs="Times New Roman"/>
          <w:color w:val="FF0000"/>
          <w:kern w:val="2"/>
          <w:lang w:val="en-US" w:eastAsia="en-US"/>
          <w14:ligatures w14:val="standardContextual"/>
        </w:rPr>
        <w:fldChar w:fldCharType="begin"/>
      </w:r>
      <w:r w:rsidR="008E5F27">
        <w:rPr>
          <w:rFonts w:cs="Times New Roman"/>
          <w:color w:val="FF0000"/>
          <w:kern w:val="2"/>
          <w:lang w:val="en-US" w:eastAsia="en-US"/>
          <w14:ligatures w14:val="standardContextual"/>
        </w:rPr>
        <w:instrText xml:space="preserve"> ADDIN ZOTERO_ITEM CSL_CITATION {"citationID":"EHkMAHxJ","properties":{"formattedCitation":"(Mims {\\i{}et al.}, 2019; Philips, 2020)","plainCitation":"(Mims et al., 2019; Philips, 2020)","noteIndex":0},"citationItems":[{"id":11759,"uris":["http://zotero.org/users/9013932/items/GA4JAPLS"],"itemData":{"id":11759,"type":"article-journal","abstract":"The success of species reintroductions can depend on a combination of environmental, demographic, and genetic factors. Although the importance of these factors in the success of reintroductions is well-accepted, they are typically evaluated independently, which can miss important interactions. For species that persist in metapopulations, movement through and interaction with the landscape is predicted to be a vital component of persistence. Simulation-based approaches are a promising technique for evaluating the independent and combined effects of these factors on the outcome of various reintroduction and associated management actions. We report results from a simulation study of bull trout (Salvelinus conﬂuentus) reintroduction to three watersheds of the Pend Oreille River system in northeastern Washington State, USA. We used an individual-based, spatially explicit simulation model to evaluate how reintroduction strategies, life history variation, and riverscape structure (e.g., network topology) interact to inﬂuence the demographic and genetic characteristics of reintroduced bull trout populations in three watersheds. Simulation scenarios included a range of initial genetic stocks (informed by empirical bull trout genetic data), variation in migratory tendency and life history, and two landscape connectivity alternatives representing a connected network (isolation-by-distance) and a fragmented network (isolation-by-barrier, using the known existing barriers). A novel feature of these simulations was the ability to consider the interaction of both demographic and genetic (i.e., demogenetic) factors in riverscapes with implicit asymmetric movement probabilities across the barriers. We found that connectivity (presence or absence of barriers) had the largest effect on demographic and genetic outcomes over 200 yr, with a greater effect than both initial genetic diversity and life history variation. We also identiﬁed regions of the study system in which bull trout populations persisted across a wide range of demographic, life history, and environmental connectivity parameters. Finally, we found no evidence that initial neutral genetic diversity inﬂuenced genetic diversity and structure after 200 yr; instead, genetic drift due to stray rate and population isolation dominated and erased any initial differences in genetic diversity. Our results highlight the utility of spatially explicit demogenetic approaches in exploring and understanding population dynamics—and their implications for management strategies—in fresh waters.","container-title":"Ecosphere","DOI":"10.1002/ecs2.2589","ISSN":"2150-8925, 2150-8925","issue":"2","journalAbbreviation":"Ecosphere","language":"en","page":"e02589","source":"DOI.org (Crossref)","title":"Simulating demography, genetics, and spatially explicit processes to inform reintroduction of a threatened char","volume":"10","author":[{"family":"Mims","given":"Meryl C."},{"family":"Day","given":"Casey C."},{"family":"Burkhart","given":"Jacob J."},{"family":"Fuller","given":"Matthew R."},{"family":"Hinkle","given":"Jameson"},{"family":"Bearlin","given":"Andrew"},{"family":"Dunham","given":"Jason B."},{"family":"DeHaan","given":"Patrick W."},{"family":"Holden","given":"Zachary A."},{"family":"Landguth","given":"Erin E."}],"issued":{"date-parts":[["2019",2]]}}},{"id":1178,"uris":["http://zotero.org/users/9013932/items/BJ6PX4QH"],"itemData":{"id":1178,"type":"article-journal","abstract":"Re-introduction of Eurasian Lynx to Scotland is being considered. Work by others has provided an ecological rationale for reintroduction and trial re-introductions are proposed on the Scottish border. This paper presents an Agent Based Model which simulates the potential for individual lynx to successfully disperse from a release point, using movement rules derived from observation of wild lynx in Europe. Results suggest high mortality from road crossings could hinder effective dispersal. The model is used to suggest the strongest candidate release site based on dispersal with and without a road mortality effect. This occurs in the Galloway Forest Park. The model is built using open source tool Netlogo, the programming language is relatively straightforward and extensible so other life events and human interactions can be modelled. Movement parameters can easily be reset to explore other hypothesised movement patterns. This paper contributes to spatio-temporal understanding of lynx dispersal, via a dynamic visual representation of movement in an ABM. This may help appraise the case for re-introduction in a particular location as well as providing a discursive tool that may help to understand and resolve concerns of community stakeholders, which would aid development of suitable policies. Model code is available via online repository: https://github.com/DrIanPhilips/LynxABM.","container-title":"Applied Spatial Analysis and Policy","DOI":"10.1007/s12061-019-09297-4","ISSN":"1874-463X, 1874-4621","issue":"1","journalAbbreviation":"Appl. Spatial Analysis","language":"en","page":"161-185","source":"DOI.org (Crossref)","title":"An Agent Based Model to Estimate Lynx Dispersal if Re-Introduced to Scotland","volume":"13","author":[{"family":"Philips","given":"Ian"}],"issued":{"date-parts":[["2020",3]]}}}],"schema":"https://github.com/citation-style-language/schema/raw/master/csl-citation.json"} </w:instrText>
      </w:r>
      <w:r w:rsidR="00535D09">
        <w:rPr>
          <w:rFonts w:cs="Times New Roman"/>
          <w:color w:val="FF0000"/>
          <w:kern w:val="2"/>
          <w:lang w:val="en-US" w:eastAsia="en-US"/>
          <w14:ligatures w14:val="standardContextual"/>
        </w:rPr>
        <w:fldChar w:fldCharType="separate"/>
      </w:r>
      <w:r w:rsidR="008E5F27" w:rsidRPr="008E5F27">
        <w:t>(</w:t>
      </w:r>
      <w:ins w:id="37" w:author="Connor Lovell" w:date="2024-12-05T14:01:00Z" w16du:dateUtc="2024-12-05T14:01:00Z">
        <w:r w:rsidR="008E5F27">
          <w:t xml:space="preserve">e.g. </w:t>
        </w:r>
      </w:ins>
      <w:r w:rsidR="008E5F27" w:rsidRPr="008E5F27">
        <w:t xml:space="preserve">Mims </w:t>
      </w:r>
      <w:r w:rsidR="008E5F27" w:rsidRPr="008E5F27">
        <w:rPr>
          <w:i/>
          <w:iCs/>
        </w:rPr>
        <w:t>et al.</w:t>
      </w:r>
      <w:r w:rsidR="008E5F27" w:rsidRPr="008E5F27">
        <w:t>, 2019; Philips, 2020)</w:t>
      </w:r>
      <w:r w:rsidR="00535D09">
        <w:rPr>
          <w:rFonts w:cs="Times New Roman"/>
          <w:color w:val="FF0000"/>
          <w:kern w:val="2"/>
          <w:lang w:val="en-US" w:eastAsia="en-US"/>
          <w14:ligatures w14:val="standardContextual"/>
        </w:rPr>
        <w:fldChar w:fldCharType="end"/>
      </w:r>
      <w:ins w:id="38" w:author="Unknown Author" w:date="2024-11-28T10:05:00Z">
        <w:del w:id="39" w:author="Connor Lovell" w:date="2024-12-05T14:01:00Z" w16du:dateUtc="2024-12-05T14:01:00Z">
          <w:r w:rsidDel="008E5F27">
            <w:rPr>
              <w:rFonts w:cs="Times New Roman"/>
              <w:color w:val="FF0000"/>
              <w:kern w:val="2"/>
              <w:lang w:val="en-US" w:eastAsia="en-US"/>
              <w14:ligatures w14:val="standardContextual"/>
            </w:rPr>
            <w:delText xml:space="preserve"> (e.g. xxx)</w:delText>
          </w:r>
        </w:del>
        <w:r>
          <w:rPr>
            <w:rFonts w:cs="Times New Roman"/>
            <w:color w:val="FF0000"/>
            <w:kern w:val="2"/>
            <w:lang w:val="en-US" w:eastAsia="en-US"/>
            <w14:ligatures w14:val="standardContextual"/>
          </w:rPr>
          <w:t>. An alternative approach, based more directly on animal movement, is to develop such rules directly from empirical movement data collected by</w:t>
        </w:r>
        <w:del w:id="40" w:author="Connor Lovell" w:date="2024-12-05T14:24:00Z" w16du:dateUtc="2024-12-05T14:24:00Z">
          <w:r w:rsidDel="00D63BBC">
            <w:rPr>
              <w:rFonts w:cs="Times New Roman"/>
              <w:color w:val="FF0000"/>
              <w:kern w:val="2"/>
              <w:lang w:val="en-US" w:eastAsia="en-US"/>
              <w14:ligatures w14:val="standardContextual"/>
            </w:rPr>
            <w:delText xml:space="preserve"> </w:delText>
          </w:r>
        </w:del>
        <w:r>
          <w:rPr>
            <w:rFonts w:cs="Times New Roman"/>
            <w:color w:val="FF0000"/>
            <w:kern w:val="2"/>
            <w:lang w:val="en-US" w:eastAsia="en-US"/>
            <w14:ligatures w14:val="standardContextual"/>
          </w:rPr>
          <w:t xml:space="preserve"> animal GPS collars</w:t>
        </w:r>
      </w:ins>
      <w:ins w:id="41" w:author="Connor Lovell" w:date="2024-12-05T14:24:00Z" w16du:dateUtc="2024-12-05T14:24:00Z">
        <w:r w:rsidR="00D63BBC">
          <w:rPr>
            <w:rFonts w:cs="Times New Roman"/>
            <w:color w:val="FF0000"/>
            <w:kern w:val="2"/>
            <w:lang w:val="en-US" w:eastAsia="en-US"/>
            <w14:ligatures w14:val="standardContextual"/>
          </w:rPr>
          <w:t xml:space="preserve"> (e.g. </w:t>
        </w:r>
        <w:r w:rsidR="00D63BBC" w:rsidRPr="00D63BBC">
          <w:rPr>
            <w:rFonts w:cs="Times New Roman"/>
            <w:color w:val="FF0000"/>
            <w:kern w:val="2"/>
            <w:lang w:val="en-US" w:eastAsia="en-US"/>
          </w:rPr>
          <w:t>Crevier</w:t>
        </w:r>
        <w:r w:rsidR="00D63BBC">
          <w:rPr>
            <w:rFonts w:cs="Times New Roman"/>
            <w:color w:val="FF0000"/>
            <w:kern w:val="2"/>
            <w:lang w:val="en-US" w:eastAsia="en-US"/>
          </w:rPr>
          <w:t xml:space="preserve"> et al. 2021)</w:t>
        </w:r>
      </w:ins>
      <w:ins w:id="42" w:author="Unknown Author" w:date="2024-11-28T10:05:00Z">
        <w:r>
          <w:rPr>
            <w:rFonts w:cs="Times New Roman"/>
            <w:color w:val="FF0000"/>
            <w:kern w:val="2"/>
            <w:lang w:val="en-US" w:eastAsia="en-US"/>
            <w14:ligatures w14:val="standardContextual"/>
          </w:rPr>
          <w:t xml:space="preserve">. </w:t>
        </w:r>
      </w:ins>
      <w:del w:id="43" w:author="Unknown Author" w:date="2024-11-28T11:02:00Z">
        <w:r>
          <w:rPr>
            <w:rFonts w:cs="Times New Roman"/>
            <w:color w:val="FF0000"/>
            <w:kern w:val="2"/>
            <w:lang w:val="en-US" w:eastAsia="en-US"/>
            <w14:ligatures w14:val="standardContextual"/>
          </w:rPr>
          <w:delText>#</w:delText>
        </w:r>
        <w:commentRangeEnd w:id="19"/>
        <w:r>
          <w:commentReference w:id="19"/>
        </w:r>
        <w:r>
          <w:rPr>
            <w:rFonts w:cs="Times New Roman"/>
            <w:color w:val="FF0000"/>
            <w:kern w:val="2"/>
            <w:lang w:val="en-US" w:eastAsia="en-US"/>
            <w14:ligatures w14:val="standardContextual"/>
          </w:rPr>
          <w:delText>#something about the fact that (i) IBM rarely used, (ii) difference between IBMs by Marucco and the new iSSF framework</w:delText>
        </w:r>
      </w:del>
    </w:p>
    <w:p w14:paraId="214A02C2" w14:textId="77777777" w:rsidR="006703E9"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lastRenderedPageBreak/>
        <w:t xml:space="preserve">In this study, we aim to </w:t>
      </w:r>
      <w:r>
        <w:rPr>
          <w:color w:val="000000"/>
        </w:rPr>
        <w:t>use the recently developed integrated Step Selection Function approach by Signer and colleagues (2023) to build a predictive, spatially explicit, individual-based model to examine reintroduced Corsican red deer (</w:t>
      </w:r>
      <w:r>
        <w:rPr>
          <w:i/>
          <w:iCs/>
          <w:color w:val="000000"/>
        </w:rPr>
        <w:t>Cervus elaphus</w:t>
      </w:r>
      <w:r>
        <w:rPr>
          <w:color w:val="000000"/>
        </w:rPr>
        <w:t>) population expansion in Corsica.</w:t>
      </w:r>
      <w:r>
        <w:rPr>
          <w:rFonts w:cs="Times New Roman"/>
          <w:kern w:val="2"/>
          <w:lang w:val="en-US" w:eastAsia="en-US"/>
          <w14:ligatures w14:val="standardContextual"/>
        </w:rPr>
        <w:t xml:space="preserve"> The case of the Corsican red deer is particularly interesting as island fauna, in general, has been known to undergo a much higher extinction rate than continental fauna (Wood et al. 2017), and yet research on the consequences of species translocations within islands remains poorly studied. Although previously abundant, the Corsican deer completely disappeared from this highly topographically heterogeneous island in 1970 due to illegal hunting and habitat fragmentation (vineyards). Following its extinction in the wild, a conservation program started in the eighties (Mandas et al, 2017), with deer being translocated from Sardinia and raised in natural reserves in Corsica for several years before being released into the wild in 1998. Translocated individuals were released in three very different locations: </w:t>
      </w:r>
      <w:bookmarkStart w:id="44" w:name="_Hlk182489502"/>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in the North of the island;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in th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in the South. </w:t>
      </w:r>
      <w:bookmarkEnd w:id="44"/>
    </w:p>
    <w:p w14:paraId="2F5897AB" w14:textId="77777777" w:rsidR="006703E9" w:rsidRDefault="00000000">
      <w:pPr>
        <w:spacing w:after="160"/>
        <w:jc w:val="both"/>
        <w:rPr>
          <w:rFonts w:cs="Times New Roman"/>
          <w:kern w:val="2"/>
          <w:lang w:val="en-US" w:eastAsia="en-US"/>
          <w14:ligatures w14:val="standardContextual"/>
        </w:rPr>
      </w:pPr>
      <w:r>
        <w:rPr>
          <w:kern w:val="2"/>
          <w:lang w:val="en-US" w:eastAsia="en-US"/>
          <w14:ligatures w14:val="standardContextual"/>
        </w:rPr>
        <w:t xml:space="preserve">Red deer are highly adaptable, occupying a range of habitats including forests, grasslands, and alpine meadows (ref). Their habitat preference can vary with season and geographic location and is influenced by the presence of both food and cover (Borowski and </w:t>
      </w:r>
      <w:proofErr w:type="spellStart"/>
      <w:r>
        <w:rPr>
          <w:kern w:val="2"/>
          <w:lang w:val="en-US" w:eastAsia="en-US"/>
          <w14:ligatures w14:val="standardContextual"/>
        </w:rPr>
        <w:t>Ukalska</w:t>
      </w:r>
      <w:proofErr w:type="spellEnd"/>
      <w:r>
        <w:rPr>
          <w:kern w:val="2"/>
          <w:lang w:val="en-US" w:eastAsia="en-US"/>
          <w14:ligatures w14:val="standardContextual"/>
        </w:rPr>
        <w:t xml:space="preserve">, 2008). In general, they are known to seek cover in forested areas, and forage in open clearings. In topographically variable environments, </w:t>
      </w:r>
      <w:r>
        <w:rPr>
          <w:rFonts w:cs="Times New Roman"/>
          <w:kern w:val="2"/>
          <w:lang w:val="en-US" w:eastAsia="en-US"/>
          <w14:ligatures w14:val="standardContextual"/>
        </w:rPr>
        <w:t>red deer tend to move to higher elevations during the summer for better forage while occupying lower elevations during winter to avoid deep snow and harsh conditions (</w:t>
      </w:r>
      <w:proofErr w:type="spellStart"/>
      <w:r>
        <w:rPr>
          <w:kern w:val="2"/>
          <w:lang w:val="en-US" w:eastAsia="en-US"/>
          <w14:ligatures w14:val="standardContextual"/>
        </w:rPr>
        <w:t>Dagtekin</w:t>
      </w:r>
      <w:proofErr w:type="spellEnd"/>
      <w:r>
        <w:rPr>
          <w:kern w:val="2"/>
          <w:lang w:val="en-US" w:eastAsia="en-US"/>
          <w14:ligatures w14:val="standardContextual"/>
        </w:rPr>
        <w:t xml:space="preserve"> et al 2023). In Sardinia, </w:t>
      </w:r>
      <w:r>
        <w:rPr>
          <w:rFonts w:cs="Times New Roman"/>
          <w:kern w:val="2"/>
          <w:lang w:val="en-US" w:eastAsia="en-US"/>
          <w14:ligatures w14:val="standardContextual"/>
        </w:rPr>
        <w:t xml:space="preserve">the Corsican red deer </w:t>
      </w:r>
      <w:proofErr w:type="gramStart"/>
      <w:r>
        <w:rPr>
          <w:rFonts w:cs="Times New Roman"/>
          <w:kern w:val="2"/>
          <w:lang w:val="en-US" w:eastAsia="en-US"/>
          <w14:ligatures w14:val="standardContextual"/>
        </w:rPr>
        <w:t>has</w:t>
      </w:r>
      <w:proofErr w:type="gramEnd"/>
      <w:r>
        <w:rPr>
          <w:rFonts w:cs="Times New Roman"/>
          <w:kern w:val="2"/>
          <w:lang w:val="en-US" w:eastAsia="en-US"/>
          <w14:ligatures w14:val="standardContextual"/>
        </w:rPr>
        <w:t xml:space="preserve"> been shown to select areas with natural forests and/or Mediterranean maquis close to water sources; their tolerance to humans and roads has been previously described as low (Puddu et al. 2009). Because of this, we expected landcover type, topography, season and anthropogenic activity to strongly influence their movements, and therefore the connectivity of the landscape. We first calibrated</w:t>
      </w:r>
      <w:r>
        <w:rPr>
          <w:kern w:val="2"/>
          <w:lang w:val="en-US" w:eastAsia="en-US"/>
          <w14:ligatures w14:val="standardContextual"/>
        </w:rPr>
        <w:t xml:space="preserve"> </w:t>
      </w:r>
      <w:r>
        <w:rPr>
          <w:rFonts w:cs="Times New Roman"/>
          <w:kern w:val="2"/>
          <w:lang w:val="en-US" w:eastAsia="en-US"/>
          <w14:ligatures w14:val="standardContextual"/>
        </w:rPr>
        <w:t>and validated our model using data on 19 individuals from the three translocation sites; we then used this model to predict the potential</w:t>
      </w:r>
      <w:r>
        <w:rPr>
          <w:kern w:val="2"/>
          <w:lang w:val="en-US" w:eastAsia="en-US"/>
          <w14:ligatures w14:val="standardContextual"/>
        </w:rPr>
        <w:t xml:space="preserve"> </w:t>
      </w:r>
      <w:r>
        <w:rPr>
          <w:rFonts w:cs="Times New Roman"/>
          <w:kern w:val="2"/>
          <w:lang w:val="en-US" w:eastAsia="en-US"/>
          <w14:ligatures w14:val="standardContextual"/>
        </w:rPr>
        <w:t>future red deer recolonization to guide red deer conservation and</w:t>
      </w:r>
      <w:r>
        <w:rPr>
          <w:kern w:val="2"/>
          <w:lang w:val="en-US" w:eastAsia="en-US"/>
          <w14:ligatures w14:val="standardContextual"/>
        </w:rPr>
        <w:t xml:space="preserve"> </w:t>
      </w:r>
      <w:r>
        <w:rPr>
          <w:rFonts w:cs="Times New Roman"/>
          <w:kern w:val="2"/>
          <w:lang w:val="en-US" w:eastAsia="en-US"/>
          <w14:ligatures w14:val="standardContextual"/>
        </w:rPr>
        <w:t xml:space="preserve">management decisions. This included identifying critical areas for red deer establishment, which will be fundamental for future sources in the deer recolonization process of Corsica as a whole. </w:t>
      </w:r>
    </w:p>
    <w:p w14:paraId="74BF4C61" w14:textId="77777777" w:rsidR="006703E9" w:rsidRDefault="00000000">
      <w:pPr>
        <w:spacing w:after="160" w:line="259" w:lineRule="auto"/>
        <w:rPr>
          <w:b/>
          <w:sz w:val="24"/>
          <w:szCs w:val="24"/>
        </w:rPr>
      </w:pPr>
      <w:r>
        <w:br w:type="page"/>
      </w:r>
    </w:p>
    <w:p w14:paraId="69E211D8" w14:textId="77777777" w:rsidR="006703E9" w:rsidRDefault="00000000">
      <w:pPr>
        <w:pStyle w:val="Heading1"/>
        <w:spacing w:before="0"/>
      </w:pPr>
      <w:r>
        <w:lastRenderedPageBreak/>
        <w:t xml:space="preserve">Material and methods </w:t>
      </w:r>
    </w:p>
    <w:p w14:paraId="20D38395" w14:textId="77777777" w:rsidR="006703E9" w:rsidRDefault="006703E9"/>
    <w:p w14:paraId="6D6BA51F" w14:textId="77777777" w:rsidR="006703E9" w:rsidRDefault="00000000">
      <w:pPr>
        <w:pStyle w:val="Heading2"/>
      </w:pPr>
      <w:r>
        <w:t>Study location and animal data</w:t>
      </w:r>
    </w:p>
    <w:p w14:paraId="55AA86BA" w14:textId="77777777" w:rsidR="006703E9" w:rsidRDefault="00000000">
      <w:pPr>
        <w:spacing w:after="160"/>
        <w:jc w:val="both"/>
        <w:rPr>
          <w:rFonts w:cs="Times New Roman"/>
          <w:kern w:val="2"/>
          <w:lang w:val="en-US" w:eastAsia="en-US"/>
          <w14:ligatures w14:val="standardContextual"/>
        </w:rPr>
      </w:pPr>
      <w:bookmarkStart w:id="45" w:name="_30j0zll"/>
      <w:bookmarkEnd w:id="45"/>
      <w:r>
        <w:t xml:space="preserve">Corsican red deer were released into the wild in Corsica in three localities between 1998 and 2018: </w:t>
      </w:r>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North),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South). </w:t>
      </w:r>
      <w:proofErr w:type="spellStart"/>
      <w:r>
        <w:t>Moltifau</w:t>
      </w:r>
      <w:proofErr w:type="spellEnd"/>
      <w:r>
        <w:t xml:space="preserve"> is broadly characterized by shallow and arid soils on gneiss and granite bedrocks; the landscape combines open and wooded countryside, with grasslands and maquis covering the gentler slopes and forests growing on the steeper slopes. San Petru di </w:t>
      </w:r>
      <w:proofErr w:type="spellStart"/>
      <w:r>
        <w:t>venacu</w:t>
      </w:r>
      <w:proofErr w:type="spellEnd"/>
      <w:r>
        <w:t>, in the Massif du Rotondo, is part of the geological series known as the "Medium-grained granite of central Corsica"; the area is characterized by mountain valleys covered by oaks, beeches, bushes, and scrubs</w:t>
      </w:r>
      <w:r>
        <w:rPr>
          <w:rFonts w:cs="Times New Roman"/>
          <w:kern w:val="2"/>
          <w:lang w:val="en-US" w:eastAsia="en-US"/>
          <w14:ligatures w14:val="standardContextual"/>
        </w:rPr>
        <w:t xml:space="preserve">. </w:t>
      </w:r>
      <w:proofErr w:type="spellStart"/>
      <w:r>
        <w:t>Zicavu</w:t>
      </w:r>
      <w:proofErr w:type="spellEnd"/>
      <w:r>
        <w:t xml:space="preserve">, in the Plateau du </w:t>
      </w:r>
      <w:proofErr w:type="spellStart"/>
      <w:r>
        <w:t>Coscione</w:t>
      </w:r>
      <w:proofErr w:type="spellEnd"/>
      <w:r>
        <w:rPr>
          <w:rFonts w:cs="Times New Roman"/>
          <w:kern w:val="2"/>
          <w:lang w:val="en-US" w:eastAsia="en-US"/>
          <w14:ligatures w14:val="standardContextual"/>
        </w:rPr>
        <w:t xml:space="preserve">, is a </w:t>
      </w:r>
      <w:r>
        <w:t>mid-mountainous site characterized by its Euro-Siberian physiognomy and features beech, fir, larch, and alder trees. The hilly and rugged landscape hosts numerous springs, streams, and marshes (LIFE financial instrument of the European Union, 2014, 2015).</w:t>
      </w:r>
    </w:p>
    <w:p w14:paraId="09FF8024" w14:textId="77777777" w:rsidR="006703E9" w:rsidRDefault="00000000">
      <w:r>
        <w:t>Nineteen individuals (13 females and 6 males) were GPS collared to gather information on the animals' survival, dispersion, and habitat use in the three previously described localities (North site: 2F and 2M; Centre: 5F and 4M; South: 6F). The devices collected data for 5 years, between December 15th of 2015 until December 31st of 2020. Animals’ locations were recorded twice a day – at 10 a.m. and 10 p.m. for a minimum of 24 months.</w:t>
      </w:r>
    </w:p>
    <w:p w14:paraId="29E38E24" w14:textId="77777777" w:rsidR="006703E9" w:rsidRDefault="006703E9">
      <w:pPr>
        <w:spacing w:after="120"/>
      </w:pPr>
    </w:p>
    <w:p w14:paraId="19D0C33D" w14:textId="77777777" w:rsidR="006703E9" w:rsidRDefault="00000000">
      <w:pPr>
        <w:pStyle w:val="Heading2"/>
      </w:pPr>
      <w:r>
        <w:t>Environmental data</w:t>
      </w:r>
    </w:p>
    <w:p w14:paraId="78DEAB90" w14:textId="77777777" w:rsidR="006703E9" w:rsidRDefault="00000000">
      <w:pPr>
        <w:spacing w:after="120"/>
      </w:pPr>
      <w:r>
        <w:t xml:space="preserve">Elevation and landcover values are extracted from </w:t>
      </w:r>
      <w:del w:id="46" w:author="Unknown Author" w:date="2024-11-28T11:06:00Z">
        <w:r>
          <w:delText>xxx</w:delText>
        </w:r>
      </w:del>
      <w:ins w:id="47" w:author="Unknown Author" w:date="2024-11-28T11:06:00Z">
        <w:r>
          <w:t>the Shuttle Radar Topography Mission (Jarvis et al., 2008)</w:t>
        </w:r>
      </w:ins>
      <w:r>
        <w:t xml:space="preserve"> and </w:t>
      </w:r>
      <w:del w:id="48" w:author="Unknown Author" w:date="2024-11-28T11:07:00Z">
        <w:r>
          <w:delText>xxx</w:delText>
        </w:r>
      </w:del>
      <w:ins w:id="49" w:author="Unknown Author" w:date="2024-11-28T11:07:00Z">
        <w:r>
          <w:t xml:space="preserve">the 2018 CORINE Land Cover inventory </w:t>
        </w:r>
      </w:ins>
      <w:ins w:id="50" w:author="Unknown Author" w:date="2024-11-28T11:08:00Z">
        <w:r>
          <w:t>(https://doi.org/10.2909/960998c1-1870-4e82-8051-6485205ebbac)</w:t>
        </w:r>
      </w:ins>
      <w:r>
        <w:t>, respectively.</w:t>
      </w:r>
      <w:ins w:id="51" w:author="Unknown Author" w:date="2024-11-28T11:09:00Z">
        <w:r>
          <w:t xml:space="preserve"> Distance to roads was calculated from a Corsican Road map (need the ref for this data which </w:t>
        </w:r>
      </w:ins>
      <w:ins w:id="52" w:author="Unknown Author" w:date="2024-11-28T11:10:00Z">
        <w:r>
          <w:t>we received from the Corsica team).</w:t>
        </w:r>
      </w:ins>
    </w:p>
    <w:p w14:paraId="11689A31" w14:textId="77777777" w:rsidR="006703E9" w:rsidRDefault="006703E9"/>
    <w:p w14:paraId="74F00C69" w14:textId="77777777" w:rsidR="006703E9" w:rsidRDefault="00000000">
      <w:pPr>
        <w:pStyle w:val="Heading2"/>
      </w:pPr>
      <w:r>
        <w:t>Movement data analysis</w:t>
      </w:r>
    </w:p>
    <w:p w14:paraId="38190457" w14:textId="77777777" w:rsidR="006703E9" w:rsidRDefault="00000000">
      <w:pPr>
        <w:rPr>
          <w:ins w:id="53" w:author="Unknown Author" w:date="2024-11-28T11:15:00Z"/>
        </w:rPr>
      </w:pPr>
      <w:ins w:id="54" w:author="Unknown Author" w:date="2024-11-28T11:15:00Z">
        <w:r>
          <w:t xml:space="preserve">We followed Potts et al. (2022) in developing an initial step selection function, using this function to parameterise an IBM, identifying discrepancies between the IBMs predictions and empirical patterns, and then refining the step selection function. </w:t>
        </w:r>
        <w:commentRangeStart w:id="55"/>
        <w:r>
          <w:t>We iterate through this process until we arrive at a satisfactory IBM.</w:t>
        </w:r>
        <w:commentRangeEnd w:id="55"/>
        <w:r>
          <w:commentReference w:id="55"/>
        </w:r>
        <w:r>
          <w:t xml:space="preserve"> Briefly a step selection analysis defines each “step” in an </w:t>
        </w:r>
        <w:proofErr w:type="gramStart"/>
        <w:r>
          <w:t>animals</w:t>
        </w:r>
        <w:proofErr w:type="gramEnd"/>
        <w:r>
          <w:t xml:space="preserve"> movement (over 12 hours in this case) in terms of its characteristics (e.g. distance travelled or some features of the area where the step begins, ends or passes through). The step selection function is fit </w:t>
        </w:r>
        <w:r>
          <w:lastRenderedPageBreak/>
          <w:t xml:space="preserve">to identify the characteristics of true steps, for each animal, from among </w:t>
        </w:r>
        <w:proofErr w:type="gramStart"/>
        <w:r>
          <w:t>a number of</w:t>
        </w:r>
        <w:proofErr w:type="gramEnd"/>
        <w:r>
          <w:t xml:space="preserve"> randomly generated steps (15 in our case).</w:t>
        </w:r>
      </w:ins>
    </w:p>
    <w:p w14:paraId="32C86289" w14:textId="77777777" w:rsidR="006703E9" w:rsidRDefault="006703E9">
      <w:pPr>
        <w:rPr>
          <w:ins w:id="56" w:author="Unknown Author" w:date="2024-11-28T11:15:00Z"/>
        </w:rPr>
      </w:pPr>
    </w:p>
    <w:p w14:paraId="4C78EEF2" w14:textId="77777777" w:rsidR="006703E9" w:rsidRDefault="00000000">
      <w:pPr>
        <w:rPr>
          <w:ins w:id="57" w:author="Unknown Author" w:date="2024-11-28T11:15:00Z"/>
        </w:rPr>
      </w:pPr>
      <w:ins w:id="58" w:author="Unknown Author" w:date="2024-11-28T11:15:00Z">
        <w:r>
          <w:t xml:space="preserve">We initially developed a theoretically-derived saturated model of what factors influence deer </w:t>
        </w:r>
        <w:proofErr w:type="gramStart"/>
        <w:r>
          <w:t>movement ,</w:t>
        </w:r>
        <w:proofErr w:type="gramEnd"/>
        <w:r>
          <w:t xml:space="preserve"> this provided the structure of our initial step selection function. This model included environmental variables of landcover, slope, and the distance to roads; the individual variables of sex ; the temporal variable of season; and step specific variables of the log length of a step and the cosine of the turning angle of a step relative to a previous step. The model included both main effects and theory-based interaction terms </w:t>
        </w:r>
        <w:commentRangeStart w:id="59"/>
        <w:commentRangeStart w:id="60"/>
        <w:r>
          <w:t>(see supplementary for full details)</w:t>
        </w:r>
        <w:commentRangeEnd w:id="59"/>
        <w:r>
          <w:commentReference w:id="59"/>
        </w:r>
      </w:ins>
      <w:commentRangeEnd w:id="60"/>
      <w:r w:rsidR="00820F63">
        <w:rPr>
          <w:rStyle w:val="CommentReference"/>
        </w:rPr>
        <w:commentReference w:id="60"/>
      </w:r>
      <w:ins w:id="61" w:author="Unknown Author" w:date="2024-11-28T11:15:00Z">
        <w:r>
          <w:t>. We then applied step-wise model selection with AIC to simplify the model, and once the best model was found this was used as the initial step selection function</w:t>
        </w:r>
      </w:ins>
    </w:p>
    <w:p w14:paraId="56739733" w14:textId="77777777" w:rsidR="006703E9" w:rsidRDefault="006703E9">
      <w:pPr>
        <w:rPr>
          <w:ins w:id="62" w:author="Unknown Author" w:date="2024-11-28T11:15:00Z"/>
        </w:rPr>
      </w:pPr>
    </w:p>
    <w:p w14:paraId="2B7C5ED6" w14:textId="77777777" w:rsidR="006703E9" w:rsidRDefault="00000000">
      <w:pPr>
        <w:rPr>
          <w:ins w:id="63" w:author="Unknown Author" w:date="2024-11-28T11:15:00Z"/>
        </w:rPr>
      </w:pPr>
      <w:ins w:id="64" w:author="Unknown Author" w:date="2024-11-28T11:15:00Z">
        <w:r>
          <w:t>The full details of model selection results and SSF to IBM iteration are provided in the supplementary material. B</w:t>
        </w:r>
        <w:commentRangeStart w:id="65"/>
        <w:r>
          <w:t xml:space="preserve">riefly, the best model from the first round of model selection generated implausibly large home ranges we thus added the variable </w:t>
        </w:r>
        <w:proofErr w:type="spellStart"/>
        <w:r>
          <w:t>log</w:t>
        </w:r>
        <w:proofErr w:type="spellEnd"/>
        <w:r>
          <w:t xml:space="preserve"> distance to release site to the best model and repeated the model selection process.</w:t>
        </w:r>
        <w:commentRangeEnd w:id="65"/>
        <w:r>
          <w:commentReference w:id="65"/>
        </w:r>
      </w:ins>
    </w:p>
    <w:p w14:paraId="5D4F1361" w14:textId="77777777" w:rsidR="006703E9" w:rsidRDefault="00000000">
      <w:pPr>
        <w:rPr>
          <w:del w:id="66" w:author="Unknown Author" w:date="2024-11-28T11:55:00Z"/>
        </w:rPr>
      </w:pPr>
      <w:del w:id="67" w:author="Unknown Author" w:date="2024-11-28T11:44:00Z">
        <w:r>
          <w:delText xml:space="preserve">We used three Step Selection Function models of increasing complexity. In the first, we modelled habitat selection as a function of xxx, at a spatial resolution of xx m. To model home ranging behaviour, we added the x and y coordinates of the endpoint of each step and the sum of their squares. Finally, we included xxx as potential barriers to movement. </w:delText>
        </w:r>
      </w:del>
    </w:p>
    <w:p w14:paraId="3DA74FB3" w14:textId="77777777" w:rsidR="006703E9" w:rsidRDefault="006703E9"/>
    <w:p w14:paraId="56A9493D" w14:textId="77777777" w:rsidR="006703E9" w:rsidRDefault="00000000">
      <w:r>
        <w:t xml:space="preserve">Data and reproducible code </w:t>
      </w:r>
      <w:del w:id="68" w:author="Unknown Author" w:date="2024-11-28T11:55:00Z">
        <w:r>
          <w:delText xml:space="preserve">for all three models </w:delText>
        </w:r>
      </w:del>
      <w:del w:id="69" w:author="Unknown Author" w:date="2024-11-28T11:12:00Z">
        <w:r>
          <w:delText>can</w:delText>
        </w:r>
      </w:del>
      <w:ins w:id="70" w:author="Unknown Author" w:date="2024-11-28T11:55:00Z">
        <w:r>
          <w:t>are available</w:t>
        </w:r>
      </w:ins>
      <w:ins w:id="71" w:author="Unknown Author" w:date="2024-11-28T11:12:00Z">
        <w:r>
          <w:t xml:space="preserve"> </w:t>
        </w:r>
      </w:ins>
      <w:del w:id="72" w:author="Unknown Author" w:date="2024-11-28T11:13:00Z">
        <w:r>
          <w:delText xml:space="preserve"> be found on</w:delText>
        </w:r>
      </w:del>
      <w:ins w:id="73" w:author="Unknown Author" w:date="2024-11-28T11:13:00Z">
        <w:r>
          <w:t>on</w:t>
        </w:r>
      </w:ins>
      <w:r>
        <w:t xml:space="preserve"> </w:t>
      </w:r>
      <w:proofErr w:type="spellStart"/>
      <w:r>
        <w:t>Github</w:t>
      </w:r>
      <w:proofErr w:type="spellEnd"/>
      <w:del w:id="74" w:author="Unknown Author" w:date="2024-11-28T11:55:00Z">
        <w:r>
          <w:delText xml:space="preserve"> </w:delText>
        </w:r>
      </w:del>
      <w:ins w:id="75" w:author="Unknown Author" w:date="2024-11-28T11:55:00Z">
        <w:r>
          <w:t xml:space="preserve"> </w:t>
        </w:r>
      </w:ins>
      <w:r>
        <w:t>(</w:t>
      </w:r>
      <w:r>
        <w:fldChar w:fldCharType="begin"/>
      </w:r>
      <w:r>
        <w:instrText>HYPERLINK "https://github.com/J-Cos/DeerMovement_paper" \h</w:instrText>
      </w:r>
      <w:r>
        <w:fldChar w:fldCharType="separate"/>
      </w:r>
      <w:ins w:id="76" w:author="Unknown Author" w:date="2024-11-28T11:13:00Z">
        <w:r>
          <w:rPr>
            <w:rStyle w:val="Hyperlink"/>
          </w:rPr>
          <w:t>https://github.com/J-Cos/DeerMovement_paper</w:t>
        </w:r>
      </w:ins>
      <w:r>
        <w:rPr>
          <w:rStyle w:val="Hyperlink"/>
        </w:rPr>
        <w:fldChar w:fldCharType="end"/>
      </w:r>
      <w:ins w:id="77" w:author="Unknown Author" w:date="2024-11-28T11:13:00Z">
        <w:r>
          <w:t>)</w:t>
        </w:r>
      </w:ins>
      <w:del w:id="78" w:author="Unknown Author" w:date="2024-11-28T11:13:00Z">
        <w:r>
          <w:delText>##link##)</w:delText>
        </w:r>
      </w:del>
      <w:r>
        <w:t>.</w:t>
      </w:r>
    </w:p>
    <w:p w14:paraId="376B8061" w14:textId="77777777" w:rsidR="006703E9" w:rsidRDefault="006703E9"/>
    <w:p w14:paraId="3228CD33" w14:textId="77777777" w:rsidR="006703E9" w:rsidRPr="00AB674F" w:rsidRDefault="00000000">
      <w:pPr>
        <w:pStyle w:val="Heading2"/>
        <w:rPr>
          <w:sz w:val="24"/>
          <w:szCs w:val="24"/>
          <w:rPrChange w:id="79" w:author="Connor Lovell" w:date="2024-12-05T13:16:00Z" w16du:dateUtc="2024-12-05T13:16:00Z">
            <w:rPr/>
          </w:rPrChange>
        </w:rPr>
      </w:pPr>
      <w:commentRangeStart w:id="80"/>
      <w:r w:rsidRPr="00AB674F">
        <w:rPr>
          <w:sz w:val="24"/>
          <w:szCs w:val="24"/>
          <w:rPrChange w:id="81" w:author="Connor Lovell" w:date="2024-12-05T13:16:00Z" w16du:dateUtc="2024-12-05T13:16:00Z">
            <w:rPr/>
          </w:rPrChange>
        </w:rPr>
        <w:t>Individual Based Model</w:t>
      </w:r>
      <w:commentRangeEnd w:id="80"/>
      <w:r w:rsidR="00AB674F" w:rsidRPr="00AB674F">
        <w:rPr>
          <w:rStyle w:val="CommentReference"/>
          <w:b w:val="0"/>
          <w:sz w:val="18"/>
          <w:szCs w:val="18"/>
          <w:rPrChange w:id="82" w:author="Connor Lovell" w:date="2024-12-05T13:16:00Z" w16du:dateUtc="2024-12-05T13:16:00Z">
            <w:rPr>
              <w:rStyle w:val="CommentReference"/>
              <w:b w:val="0"/>
            </w:rPr>
          </w:rPrChange>
        </w:rPr>
        <w:commentReference w:id="80"/>
      </w:r>
    </w:p>
    <w:p w14:paraId="23E57545" w14:textId="77777777" w:rsidR="00AB674F" w:rsidRDefault="00AB674F" w:rsidP="00AB674F">
      <w:pPr>
        <w:jc w:val="both"/>
        <w:rPr>
          <w:ins w:id="83" w:author="Connor Lovell" w:date="2024-12-05T13:17:00Z" w16du:dateUtc="2024-12-05T13:17:00Z"/>
        </w:rPr>
      </w:pPr>
      <w:ins w:id="84" w:author="Connor Lovell" w:date="2024-12-05T13:14:00Z" w16du:dateUtc="2024-12-05T13:14:00Z">
        <w:r w:rsidRPr="00C3042B">
          <w:t xml:space="preserve">The presentation of our individual-based model follows the standard Overview, Design concepts, and Details (ODD) protocol </w:t>
        </w:r>
        <w:r w:rsidRPr="00C3042B">
          <w:fldChar w:fldCharType="begin"/>
        </w:r>
        <w:r>
          <w:instrText xml:space="preserve"> ADDIN ZOTERO_ITEM CSL_CITATION {"citationID":"na5jeI4Z","properties":{"formattedCitation":"(Grimm {\\i{}et al.}, 2006, 2020)","plainCitation":"(Grimm et al., 2006, 2020)","noteIndex":0},"citationItems":[{"id":3920,"uris":["http://zotero.org/users/9013932/items/K6PFF4GU"],"itemData":{"id":3920,"type":"article-journal","container-title":"Ecological Modelling","DOI":"10.1016/j.ecolmodel.2006.04.023","ISSN":"03043800","issue":"1-2","journalAbbreviation":"Ecological Modelling","language":"en","page":"115-126","source":"DOI.org (Crossref)","title":"A standard protocol for describing individual-based and agent-based models","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label":"page"},{"id":13309,"uris":["http://zotero.org/users/9013932/items/YRKBGIL2"],"itemData":{"id":13309,"type":"article-journal","container-title":"Journal of Artificial Societies and Social Simulation","DOI":"10.18564/jasss.4259","ISSN":"1460-7425","issue":"2","journalAbbreviation":"JASSS","language":"en","page":"7","source":"DOI.org (Crossref)","title":"The ODD Protocol for Describing Agent-Based and Other Simulation Models: A Second Update to Improve Clarity, Replication, and Structural Realism","title-short":"The ODD Protocol for Describing Agent-Based and Other Simulation Models","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issued":{"date-parts":[["2020"]]}},"label":"page"}],"schema":"https://github.com/citation-style-language/schema/raw/master/csl-citation.json"} </w:instrText>
        </w:r>
        <w:r w:rsidRPr="00C3042B">
          <w:fldChar w:fldCharType="separate"/>
        </w:r>
        <w:r w:rsidRPr="00181D77">
          <w:t xml:space="preserve">(Grimm </w:t>
        </w:r>
        <w:r w:rsidRPr="00181D77">
          <w:rPr>
            <w:i/>
            <w:iCs/>
          </w:rPr>
          <w:t>et al.</w:t>
        </w:r>
        <w:r w:rsidRPr="00181D77">
          <w:t>, 2006, 2020)</w:t>
        </w:r>
        <w:r w:rsidRPr="00C3042B">
          <w:fldChar w:fldCharType="end"/>
        </w:r>
        <w:r>
          <w:t>.</w:t>
        </w:r>
      </w:ins>
    </w:p>
    <w:p w14:paraId="759C3783" w14:textId="77777777" w:rsidR="00AB674F" w:rsidRPr="00C3042B" w:rsidRDefault="00AB674F" w:rsidP="00AB674F">
      <w:pPr>
        <w:jc w:val="both"/>
        <w:rPr>
          <w:ins w:id="85" w:author="Connor Lovell" w:date="2024-12-05T13:14:00Z" w16du:dateUtc="2024-12-05T13:14:00Z"/>
        </w:rPr>
      </w:pPr>
    </w:p>
    <w:p w14:paraId="34D0AE03" w14:textId="77777777" w:rsidR="00AB674F" w:rsidRPr="00C3042B" w:rsidRDefault="00AB674F" w:rsidP="00AB674F">
      <w:pPr>
        <w:rPr>
          <w:ins w:id="86" w:author="Connor Lovell" w:date="2024-12-05T13:14:00Z" w16du:dateUtc="2024-12-05T13:14:00Z"/>
          <w:b/>
          <w:bCs/>
        </w:rPr>
      </w:pPr>
      <w:ins w:id="87" w:author="Connor Lovell" w:date="2024-12-05T13:14:00Z" w16du:dateUtc="2024-12-05T13:14:00Z">
        <w:r w:rsidRPr="00C3042B">
          <w:rPr>
            <w:b/>
            <w:bCs/>
          </w:rPr>
          <w:t xml:space="preserve">Overview </w:t>
        </w:r>
      </w:ins>
    </w:p>
    <w:p w14:paraId="71788F70" w14:textId="37414710" w:rsidR="00AB674F" w:rsidRPr="00AB674F" w:rsidRDefault="00AB674F" w:rsidP="00AB674F">
      <w:pPr>
        <w:rPr>
          <w:ins w:id="88" w:author="Connor Lovell" w:date="2024-12-05T13:14:00Z" w16du:dateUtc="2024-12-05T13:14:00Z"/>
          <w:rPrChange w:id="89" w:author="Connor Lovell" w:date="2024-12-05T13:18:00Z" w16du:dateUtc="2024-12-05T13:18:00Z">
            <w:rPr>
              <w:ins w:id="90" w:author="Connor Lovell" w:date="2024-12-05T13:14:00Z" w16du:dateUtc="2024-12-05T13:14:00Z"/>
              <w:color w:val="FF0000"/>
            </w:rPr>
          </w:rPrChange>
        </w:rPr>
      </w:pPr>
      <w:ins w:id="91" w:author="Connor Lovell" w:date="2024-12-05T13:14:00Z" w16du:dateUtc="2024-12-05T13:14:00Z">
        <w:r w:rsidRPr="0035380D">
          <w:rPr>
            <w:b/>
            <w:bCs/>
            <w:i/>
            <w:iCs/>
          </w:rPr>
          <w:t>Purpose and patterns</w:t>
        </w:r>
        <w:r>
          <w:rPr>
            <w:i/>
            <w:iCs/>
          </w:rPr>
          <w:t xml:space="preserve"> </w:t>
        </w:r>
        <w:r>
          <w:t xml:space="preserve">This IBM aims to simulate the reintroduction and movement of reintroduced red deer on Corsica. </w:t>
        </w:r>
        <w:commentRangeStart w:id="92"/>
        <w:r w:rsidRPr="00AB674F">
          <w:rPr>
            <w:rPrChange w:id="93" w:author="Connor Lovell" w:date="2024-12-05T13:15:00Z" w16du:dateUtc="2024-12-05T13:15:00Z">
              <w:rPr>
                <w:color w:val="FF0000"/>
              </w:rPr>
            </w:rPrChange>
          </w:rPr>
          <w:t xml:space="preserve">We evaluate this model through its ability to replicate patterns observed in GPS-tracked red deer. These include step length, home range size, and the spatial distribution of deer activity. </w:t>
        </w:r>
      </w:ins>
      <w:commentRangeEnd w:id="92"/>
      <w:ins w:id="94" w:author="Connor Lovell" w:date="2024-12-05T13:15:00Z" w16du:dateUtc="2024-12-05T13:15:00Z">
        <w:r>
          <w:rPr>
            <w:rStyle w:val="CommentReference"/>
          </w:rPr>
          <w:commentReference w:id="92"/>
        </w:r>
      </w:ins>
    </w:p>
    <w:p w14:paraId="3ED301B7" w14:textId="77777777" w:rsidR="00AB674F" w:rsidRPr="00F617C5" w:rsidRDefault="00AB674F" w:rsidP="00AB674F">
      <w:pPr>
        <w:rPr>
          <w:ins w:id="95" w:author="Connor Lovell" w:date="2024-12-05T13:14:00Z" w16du:dateUtc="2024-12-05T13:14:00Z"/>
          <w:i/>
          <w:iCs/>
        </w:rPr>
      </w:pPr>
      <w:ins w:id="96" w:author="Connor Lovell" w:date="2024-12-05T13:14:00Z" w16du:dateUtc="2024-12-05T13:14:00Z">
        <w:r w:rsidRPr="0035380D">
          <w:rPr>
            <w:b/>
            <w:bCs/>
            <w:i/>
            <w:iCs/>
          </w:rPr>
          <w:t>Entities, state variables, and scales</w:t>
        </w:r>
        <w:r w:rsidRPr="00C3042B">
          <w:rPr>
            <w:i/>
            <w:iCs/>
          </w:rPr>
          <w:t xml:space="preserve"> </w:t>
        </w:r>
        <w:r w:rsidRPr="00C3042B">
          <w:t xml:space="preserve">There are three entities present in this IBM: environment patches, deer agents, and deer release site agents. </w:t>
        </w:r>
      </w:ins>
    </w:p>
    <w:p w14:paraId="3FF5AA96" w14:textId="77777777" w:rsidR="00AB674F" w:rsidRPr="00C3042B" w:rsidRDefault="00AB674F" w:rsidP="00AB674F">
      <w:pPr>
        <w:rPr>
          <w:ins w:id="97" w:author="Connor Lovell" w:date="2024-12-05T13:14:00Z" w16du:dateUtc="2024-12-05T13:14:00Z"/>
        </w:rPr>
      </w:pPr>
      <w:ins w:id="98" w:author="Connor Lovell" w:date="2024-12-05T13:14:00Z" w16du:dateUtc="2024-12-05T13:14:00Z">
        <w:r w:rsidRPr="00394733">
          <w:rPr>
            <w:i/>
            <w:iCs/>
          </w:rPr>
          <w:t>Patches</w:t>
        </w:r>
        <w:r w:rsidRPr="00C3042B">
          <w:t xml:space="preserve"> are 1ha representations of the landscape of Corsica</w:t>
        </w:r>
        <w:r>
          <w:t xml:space="preserve"> with state variables</w:t>
        </w:r>
        <w:r w:rsidRPr="00C3042B">
          <w:t>:</w:t>
        </w:r>
      </w:ins>
    </w:p>
    <w:p w14:paraId="4E9E25EA" w14:textId="77777777" w:rsidR="00AB674F" w:rsidRPr="00C3042B" w:rsidRDefault="00AB674F" w:rsidP="00AB674F">
      <w:pPr>
        <w:pStyle w:val="ListParagraph"/>
        <w:numPr>
          <w:ilvl w:val="0"/>
          <w:numId w:val="5"/>
        </w:numPr>
        <w:suppressAutoHyphens w:val="0"/>
        <w:spacing w:after="160" w:line="278" w:lineRule="auto"/>
        <w:rPr>
          <w:ins w:id="99" w:author="Connor Lovell" w:date="2024-12-05T13:14:00Z" w16du:dateUtc="2024-12-05T13:14:00Z"/>
        </w:rPr>
      </w:pPr>
      <w:ins w:id="100" w:author="Connor Lovell" w:date="2024-12-05T13:14:00Z" w16du:dateUtc="2024-12-05T13:14:00Z">
        <w:r w:rsidRPr="00C3042B">
          <w:t xml:space="preserve">Landcover class: Artificial, Agricultural, Forest, Scrub, Bare, Wetland. </w:t>
        </w:r>
      </w:ins>
    </w:p>
    <w:p w14:paraId="242171A7" w14:textId="77777777" w:rsidR="00AB674F" w:rsidRPr="00C3042B" w:rsidRDefault="00AB674F" w:rsidP="00AB674F">
      <w:pPr>
        <w:pStyle w:val="ListParagraph"/>
        <w:numPr>
          <w:ilvl w:val="0"/>
          <w:numId w:val="5"/>
        </w:numPr>
        <w:suppressAutoHyphens w:val="0"/>
        <w:spacing w:after="160" w:line="278" w:lineRule="auto"/>
        <w:rPr>
          <w:ins w:id="101" w:author="Connor Lovell" w:date="2024-12-05T13:14:00Z" w16du:dateUtc="2024-12-05T13:14:00Z"/>
        </w:rPr>
      </w:pPr>
      <w:ins w:id="102" w:author="Connor Lovell" w:date="2024-12-05T13:14:00Z" w16du:dateUtc="2024-12-05T13:14:00Z">
        <w:r w:rsidRPr="00C3042B">
          <w:t xml:space="preserve">Slope: in </w:t>
        </w:r>
        <w:commentRangeStart w:id="103"/>
        <w:r w:rsidRPr="00C3042B">
          <w:rPr>
            <w:color w:val="FF0000"/>
          </w:rPr>
          <w:t>x units calculated by x method</w:t>
        </w:r>
      </w:ins>
      <w:commentRangeEnd w:id="103"/>
      <w:ins w:id="104" w:author="Connor Lovell" w:date="2024-12-05T13:15:00Z" w16du:dateUtc="2024-12-05T13:15:00Z">
        <w:r>
          <w:rPr>
            <w:rStyle w:val="CommentReference"/>
          </w:rPr>
          <w:commentReference w:id="103"/>
        </w:r>
      </w:ins>
    </w:p>
    <w:p w14:paraId="3211DFDF" w14:textId="77777777" w:rsidR="00AB674F" w:rsidRDefault="00AB674F" w:rsidP="00AB674F">
      <w:pPr>
        <w:pStyle w:val="ListParagraph"/>
        <w:numPr>
          <w:ilvl w:val="0"/>
          <w:numId w:val="5"/>
        </w:numPr>
        <w:suppressAutoHyphens w:val="0"/>
        <w:spacing w:after="160" w:line="278" w:lineRule="auto"/>
        <w:rPr>
          <w:ins w:id="105" w:author="Connor Lovell" w:date="2024-12-05T13:14:00Z" w16du:dateUtc="2024-12-05T13:14:00Z"/>
        </w:rPr>
      </w:pPr>
      <w:ins w:id="106" w:author="Connor Lovell" w:date="2024-12-05T13:14:00Z" w16du:dateUtc="2024-12-05T13:14:00Z">
        <w:r w:rsidRPr="00C3042B">
          <w:t xml:space="preserve">Distance to road: the Euclidean distance to the nearest </w:t>
        </w:r>
        <w:r w:rsidRPr="00C3042B">
          <w:rPr>
            <w:color w:val="FF0000"/>
          </w:rPr>
          <w:t xml:space="preserve">x type </w:t>
        </w:r>
        <w:r w:rsidRPr="00C3042B">
          <w:t xml:space="preserve">road, in meters. </w:t>
        </w:r>
      </w:ins>
    </w:p>
    <w:p w14:paraId="72C63D6F" w14:textId="77777777" w:rsidR="00AB674F" w:rsidRDefault="00AB674F" w:rsidP="00AB674F">
      <w:pPr>
        <w:pStyle w:val="ListParagraph"/>
        <w:numPr>
          <w:ilvl w:val="0"/>
          <w:numId w:val="5"/>
        </w:numPr>
        <w:suppressAutoHyphens w:val="0"/>
        <w:spacing w:after="160" w:line="278" w:lineRule="auto"/>
        <w:rPr>
          <w:ins w:id="107" w:author="Connor Lovell" w:date="2024-12-05T13:14:00Z" w16du:dateUtc="2024-12-05T13:14:00Z"/>
        </w:rPr>
      </w:pPr>
      <w:ins w:id="108" w:author="Connor Lovell" w:date="2024-12-05T13:14:00Z" w16du:dateUtc="2024-12-05T13:14:00Z">
        <w:r>
          <w:lastRenderedPageBreak/>
          <w:t>n-visits: the number of visits by deer to the patch</w:t>
        </w:r>
      </w:ins>
    </w:p>
    <w:p w14:paraId="3A2FB9D8" w14:textId="77777777" w:rsidR="00AB674F" w:rsidRDefault="00AB674F" w:rsidP="00AB674F">
      <w:pPr>
        <w:pStyle w:val="ListParagraph"/>
        <w:numPr>
          <w:ilvl w:val="0"/>
          <w:numId w:val="5"/>
        </w:numPr>
        <w:suppressAutoHyphens w:val="0"/>
        <w:spacing w:after="160" w:line="278" w:lineRule="auto"/>
        <w:rPr>
          <w:ins w:id="109" w:author="Connor Lovell" w:date="2024-12-05T13:14:00Z" w16du:dateUtc="2024-12-05T13:14:00Z"/>
        </w:rPr>
      </w:pPr>
      <w:ins w:id="110" w:author="Connor Lovell" w:date="2024-12-05T13:14:00Z" w16du:dateUtc="2024-12-05T13:14:00Z">
        <w:r>
          <w:t>movement-prob: the probability an individual deer moves to the patch</w:t>
        </w:r>
      </w:ins>
    </w:p>
    <w:p w14:paraId="53F96A4F" w14:textId="77777777" w:rsidR="00AB674F" w:rsidRPr="00841EF2" w:rsidRDefault="00AB674F" w:rsidP="00AB674F">
      <w:pPr>
        <w:rPr>
          <w:ins w:id="111" w:author="Connor Lovell" w:date="2024-12-05T13:14:00Z" w16du:dateUtc="2024-12-05T13:14:00Z"/>
        </w:rPr>
      </w:pPr>
      <w:ins w:id="112" w:author="Connor Lovell" w:date="2024-12-05T13:14:00Z" w16du:dateUtc="2024-12-05T13:14:00Z">
        <w:r w:rsidRPr="00394733">
          <w:rPr>
            <w:i/>
            <w:iCs/>
          </w:rPr>
          <w:t>Deer</w:t>
        </w:r>
        <w:r w:rsidRPr="00C3042B">
          <w:t xml:space="preserve"> are agents representing individual deer. They are split into mature deer (≥ 1 year old) and immature deer (&lt; 1 year old). Deer are characterised by state variables</w:t>
        </w:r>
        <w:r>
          <w:t>:</w:t>
        </w:r>
        <w:r w:rsidRPr="00C3042B">
          <w:t xml:space="preserve"> </w:t>
        </w:r>
      </w:ins>
    </w:p>
    <w:p w14:paraId="2270468C" w14:textId="77777777" w:rsidR="00AB674F" w:rsidRDefault="00AB674F" w:rsidP="00AB674F">
      <w:pPr>
        <w:pStyle w:val="ListParagraph"/>
        <w:numPr>
          <w:ilvl w:val="0"/>
          <w:numId w:val="4"/>
        </w:numPr>
        <w:suppressAutoHyphens w:val="0"/>
        <w:spacing w:after="160" w:line="278" w:lineRule="auto"/>
        <w:rPr>
          <w:ins w:id="113" w:author="Connor Lovell" w:date="2024-12-05T13:14:00Z" w16du:dateUtc="2024-12-05T13:14:00Z"/>
        </w:rPr>
      </w:pPr>
      <w:ins w:id="114" w:author="Connor Lovell" w:date="2024-12-05T13:14:00Z" w16du:dateUtc="2024-12-05T13:14:00Z">
        <w:r>
          <w:t>a</w:t>
        </w:r>
        <w:r w:rsidRPr="00F617C5">
          <w:t>ge</w:t>
        </w:r>
        <w:r>
          <w:t>: the age of the deer (in ticks)</w:t>
        </w:r>
      </w:ins>
    </w:p>
    <w:p w14:paraId="484F2746" w14:textId="77777777" w:rsidR="00AB674F" w:rsidRPr="00394733" w:rsidRDefault="00AB674F" w:rsidP="00AB674F">
      <w:pPr>
        <w:pStyle w:val="ListParagraph"/>
        <w:numPr>
          <w:ilvl w:val="0"/>
          <w:numId w:val="4"/>
        </w:numPr>
        <w:suppressAutoHyphens w:val="0"/>
        <w:spacing w:after="160" w:line="278" w:lineRule="auto"/>
        <w:rPr>
          <w:ins w:id="115" w:author="Connor Lovell" w:date="2024-12-05T13:14:00Z" w16du:dateUtc="2024-12-05T13:14:00Z"/>
        </w:rPr>
      </w:pPr>
      <w:ins w:id="116" w:author="Connor Lovell" w:date="2024-12-05T13:14:00Z" w16du:dateUtc="2024-12-05T13:14:00Z">
        <w:r>
          <w:t>s</w:t>
        </w:r>
        <w:r w:rsidRPr="00F617C5">
          <w:t>ex</w:t>
        </w:r>
        <w:r>
          <w:t>: male or female</w:t>
        </w:r>
      </w:ins>
    </w:p>
    <w:p w14:paraId="1FA28E09" w14:textId="77777777" w:rsidR="00AB674F" w:rsidRDefault="00AB674F" w:rsidP="00AB674F">
      <w:pPr>
        <w:pStyle w:val="ListParagraph"/>
        <w:numPr>
          <w:ilvl w:val="0"/>
          <w:numId w:val="4"/>
        </w:numPr>
        <w:suppressAutoHyphens w:val="0"/>
        <w:spacing w:after="160" w:line="278" w:lineRule="auto"/>
        <w:rPr>
          <w:ins w:id="117" w:author="Connor Lovell" w:date="2024-12-05T13:14:00Z" w16du:dateUtc="2024-12-05T13:14:00Z"/>
        </w:rPr>
      </w:pPr>
      <w:ins w:id="118" w:author="Connor Lovell" w:date="2024-12-05T13:14:00Z" w16du:dateUtc="2024-12-05T13:14:00Z">
        <w:r>
          <w:t xml:space="preserve">mature: </w:t>
        </w:r>
        <w:r w:rsidRPr="00F617C5">
          <w:t>whether they are mature</w:t>
        </w:r>
        <w:r>
          <w:t xml:space="preserve"> or not</w:t>
        </w:r>
      </w:ins>
    </w:p>
    <w:p w14:paraId="3A2FAE6F" w14:textId="77777777" w:rsidR="00AB674F" w:rsidRDefault="00AB674F" w:rsidP="00AB674F">
      <w:pPr>
        <w:pStyle w:val="ListParagraph"/>
        <w:numPr>
          <w:ilvl w:val="0"/>
          <w:numId w:val="4"/>
        </w:numPr>
        <w:suppressAutoHyphens w:val="0"/>
        <w:spacing w:after="160" w:line="278" w:lineRule="auto"/>
        <w:rPr>
          <w:ins w:id="119" w:author="Connor Lovell" w:date="2024-12-05T13:14:00Z" w16du:dateUtc="2024-12-05T13:14:00Z"/>
        </w:rPr>
      </w:pPr>
      <w:ins w:id="120" w:author="Connor Lovell" w:date="2024-12-05T13:14:00Z" w16du:dateUtc="2024-12-05T13:14:00Z">
        <w:r>
          <w:t xml:space="preserve">offspring: for mature deer, </w:t>
        </w:r>
        <w:r w:rsidRPr="00F617C5">
          <w:t>whether they have offspring</w:t>
        </w:r>
      </w:ins>
    </w:p>
    <w:p w14:paraId="5243B6E2" w14:textId="77777777" w:rsidR="00AB674F" w:rsidRDefault="00AB674F" w:rsidP="00AB674F">
      <w:pPr>
        <w:pStyle w:val="ListParagraph"/>
        <w:numPr>
          <w:ilvl w:val="0"/>
          <w:numId w:val="4"/>
        </w:numPr>
        <w:suppressAutoHyphens w:val="0"/>
        <w:spacing w:after="160" w:line="278" w:lineRule="auto"/>
        <w:rPr>
          <w:ins w:id="121" w:author="Connor Lovell" w:date="2024-12-05T13:14:00Z" w16du:dateUtc="2024-12-05T13:14:00Z"/>
        </w:rPr>
      </w:pPr>
      <w:ins w:id="122" w:author="Connor Lovell" w:date="2024-12-05T13:14:00Z" w16du:dateUtc="2024-12-05T13:14:00Z">
        <w:r>
          <w:t xml:space="preserve">mother’s </w:t>
        </w:r>
        <w:r w:rsidRPr="00F617C5">
          <w:t>ID</w:t>
        </w:r>
        <w:r>
          <w:t>: for immature deer, their mother’s WHO ID</w:t>
        </w:r>
      </w:ins>
    </w:p>
    <w:p w14:paraId="0ACBDEC9" w14:textId="77777777" w:rsidR="00AB674F" w:rsidRDefault="00AB674F" w:rsidP="00AB674F">
      <w:pPr>
        <w:pStyle w:val="ListParagraph"/>
        <w:numPr>
          <w:ilvl w:val="0"/>
          <w:numId w:val="4"/>
        </w:numPr>
        <w:suppressAutoHyphens w:val="0"/>
        <w:spacing w:after="160" w:line="278" w:lineRule="auto"/>
        <w:rPr>
          <w:ins w:id="123" w:author="Connor Lovell" w:date="2024-12-05T13:14:00Z" w16du:dateUtc="2024-12-05T13:14:00Z"/>
        </w:rPr>
      </w:pPr>
      <w:ins w:id="124" w:author="Connor Lovell" w:date="2024-12-05T13:14:00Z" w16du:dateUtc="2024-12-05T13:14:00Z">
        <w:r w:rsidRPr="00F617C5">
          <w:t>independence</w:t>
        </w:r>
        <w:r>
          <w:t>-countdown: a numerical variable to count down in ticks until an immature offspring deer is mature</w:t>
        </w:r>
      </w:ins>
    </w:p>
    <w:p w14:paraId="4A2E80F6" w14:textId="77777777" w:rsidR="00AB674F" w:rsidRDefault="00AB674F" w:rsidP="00AB674F">
      <w:pPr>
        <w:pStyle w:val="ListParagraph"/>
        <w:numPr>
          <w:ilvl w:val="0"/>
          <w:numId w:val="4"/>
        </w:numPr>
        <w:suppressAutoHyphens w:val="0"/>
        <w:spacing w:after="160" w:line="278" w:lineRule="auto"/>
        <w:rPr>
          <w:ins w:id="125" w:author="Connor Lovell" w:date="2024-12-05T13:14:00Z" w16du:dateUtc="2024-12-05T13:14:00Z"/>
        </w:rPr>
      </w:pPr>
      <w:ins w:id="126" w:author="Connor Lovell" w:date="2024-12-05T13:14:00Z" w16du:dateUtc="2024-12-05T13:14:00Z">
        <w:r>
          <w:t>release-site-x: the x coordinate of the release site (for released deer) or the home range centre (for birthed deer)</w:t>
        </w:r>
      </w:ins>
    </w:p>
    <w:p w14:paraId="75164331" w14:textId="77777777" w:rsidR="00AB674F" w:rsidRPr="00F617C5" w:rsidRDefault="00AB674F" w:rsidP="00AB674F">
      <w:pPr>
        <w:pStyle w:val="ListParagraph"/>
        <w:numPr>
          <w:ilvl w:val="0"/>
          <w:numId w:val="4"/>
        </w:numPr>
        <w:suppressAutoHyphens w:val="0"/>
        <w:spacing w:after="160" w:line="278" w:lineRule="auto"/>
        <w:rPr>
          <w:ins w:id="127" w:author="Connor Lovell" w:date="2024-12-05T13:14:00Z" w16du:dateUtc="2024-12-05T13:14:00Z"/>
        </w:rPr>
      </w:pPr>
      <w:ins w:id="128" w:author="Connor Lovell" w:date="2024-12-05T13:14:00Z" w16du:dateUtc="2024-12-05T13:14:00Z">
        <w:r>
          <w:t>release-site-y: the y coordinate of the release site (for released deer) or the home range centre (for birthed deer)</w:t>
        </w:r>
      </w:ins>
    </w:p>
    <w:p w14:paraId="721CA93B" w14:textId="77777777" w:rsidR="00AB674F" w:rsidRDefault="00AB674F" w:rsidP="00AB674F">
      <w:pPr>
        <w:rPr>
          <w:ins w:id="129" w:author="Connor Lovell" w:date="2024-12-05T13:14:00Z" w16du:dateUtc="2024-12-05T13:14:00Z"/>
        </w:rPr>
      </w:pPr>
      <w:ins w:id="130" w:author="Connor Lovell" w:date="2024-12-05T13:14:00Z" w16du:dateUtc="2024-12-05T13:14:00Z">
        <w:r w:rsidRPr="00394733">
          <w:rPr>
            <w:i/>
            <w:iCs/>
          </w:rPr>
          <w:t>Deer release sites</w:t>
        </w:r>
        <w:r w:rsidRPr="00C3042B">
          <w:t xml:space="preserve"> are agents representing the</w:t>
        </w:r>
        <w:r>
          <w:t xml:space="preserve"> release</w:t>
        </w:r>
        <w:r w:rsidRPr="00C3042B">
          <w:t xml:space="preserve"> sites of individual deer</w:t>
        </w:r>
        <w:r>
          <w:t xml:space="preserve"> which were originally reintroduced</w:t>
        </w:r>
        <w:r w:rsidRPr="00C3042B">
          <w:t xml:space="preserve"> onto Corsica. Their state variables are</w:t>
        </w:r>
        <w:r>
          <w:t>:</w:t>
        </w:r>
        <w:r w:rsidRPr="00C3042B">
          <w:t xml:space="preserve"> </w:t>
        </w:r>
      </w:ins>
    </w:p>
    <w:p w14:paraId="50953524" w14:textId="77777777" w:rsidR="00AB674F" w:rsidRDefault="00AB674F" w:rsidP="00AB674F">
      <w:pPr>
        <w:pStyle w:val="ListParagraph"/>
        <w:numPr>
          <w:ilvl w:val="0"/>
          <w:numId w:val="7"/>
        </w:numPr>
        <w:suppressAutoHyphens w:val="0"/>
        <w:spacing w:after="160" w:line="278" w:lineRule="auto"/>
        <w:rPr>
          <w:ins w:id="131" w:author="Connor Lovell" w:date="2024-12-05T13:14:00Z" w16du:dateUtc="2024-12-05T13:14:00Z"/>
        </w:rPr>
      </w:pPr>
      <w:ins w:id="132" w:author="Connor Lovell" w:date="2024-12-05T13:14:00Z" w16du:dateUtc="2024-12-05T13:14:00Z">
        <w:r w:rsidRPr="00394733">
          <w:t>the sex of the deer to be released (male/female)</w:t>
        </w:r>
      </w:ins>
    </w:p>
    <w:p w14:paraId="072497E6" w14:textId="77777777" w:rsidR="00AB674F" w:rsidRPr="00394733" w:rsidRDefault="00AB674F" w:rsidP="00AB674F">
      <w:pPr>
        <w:pStyle w:val="ListParagraph"/>
        <w:numPr>
          <w:ilvl w:val="0"/>
          <w:numId w:val="7"/>
        </w:numPr>
        <w:suppressAutoHyphens w:val="0"/>
        <w:spacing w:after="160" w:line="278" w:lineRule="auto"/>
        <w:rPr>
          <w:ins w:id="133" w:author="Connor Lovell" w:date="2024-12-05T13:14:00Z" w16du:dateUtc="2024-12-05T13:14:00Z"/>
        </w:rPr>
      </w:pPr>
      <w:ins w:id="134" w:author="Connor Lovell" w:date="2024-12-05T13:14:00Z" w16du:dateUtc="2024-12-05T13:14:00Z">
        <w:r w:rsidRPr="00394733">
          <w:t>the release time (in ticks)</w:t>
        </w:r>
      </w:ins>
    </w:p>
    <w:p w14:paraId="21E402A9" w14:textId="77777777" w:rsidR="00AB674F" w:rsidRDefault="00AB674F" w:rsidP="00AB674F">
      <w:pPr>
        <w:rPr>
          <w:ins w:id="135" w:author="Connor Lovell" w:date="2024-12-05T13:14:00Z" w16du:dateUtc="2024-12-05T13:14:00Z"/>
        </w:rPr>
      </w:pPr>
      <w:ins w:id="136" w:author="Connor Lovell" w:date="2024-12-05T13:14:00Z" w16du:dateUtc="2024-12-05T13:14:00Z">
        <w:r>
          <w:t xml:space="preserve">Global variables also present in this IBM include: </w:t>
        </w:r>
      </w:ins>
    </w:p>
    <w:p w14:paraId="4346D866" w14:textId="77777777" w:rsidR="00AB674F" w:rsidRDefault="00AB674F" w:rsidP="00AB674F">
      <w:pPr>
        <w:pStyle w:val="ListParagraph"/>
        <w:numPr>
          <w:ilvl w:val="0"/>
          <w:numId w:val="6"/>
        </w:numPr>
        <w:suppressAutoHyphens w:val="0"/>
        <w:spacing w:after="160" w:line="278" w:lineRule="auto"/>
        <w:rPr>
          <w:ins w:id="137" w:author="Connor Lovell" w:date="2024-12-05T13:14:00Z" w16du:dateUtc="2024-12-05T13:14:00Z"/>
        </w:rPr>
      </w:pPr>
      <w:ins w:id="138" w:author="Connor Lovell" w:date="2024-12-05T13:14:00Z" w16du:dateUtc="2024-12-05T13:14:00Z">
        <w:r w:rsidRPr="008C3AAC">
          <w:t>the simulated date-time</w:t>
        </w:r>
      </w:ins>
    </w:p>
    <w:p w14:paraId="0FE89414" w14:textId="77777777" w:rsidR="00AB674F" w:rsidRDefault="00AB674F" w:rsidP="00AB674F">
      <w:pPr>
        <w:pStyle w:val="ListParagraph"/>
        <w:numPr>
          <w:ilvl w:val="0"/>
          <w:numId w:val="6"/>
        </w:numPr>
        <w:suppressAutoHyphens w:val="0"/>
        <w:spacing w:after="160" w:line="278" w:lineRule="auto"/>
        <w:rPr>
          <w:ins w:id="139" w:author="Connor Lovell" w:date="2024-12-05T13:14:00Z" w16du:dateUtc="2024-12-05T13:14:00Z"/>
        </w:rPr>
      </w:pPr>
      <w:ins w:id="140" w:author="Connor Lovell" w:date="2024-12-05T13:14:00Z" w16du:dateUtc="2024-12-05T13:14:00Z">
        <w:r w:rsidRPr="008C3AAC">
          <w:t>the season (summer/winter)</w:t>
        </w:r>
      </w:ins>
    </w:p>
    <w:p w14:paraId="688580A1" w14:textId="77777777" w:rsidR="00AB674F" w:rsidRDefault="00AB674F" w:rsidP="00AB674F">
      <w:pPr>
        <w:pStyle w:val="ListParagraph"/>
        <w:numPr>
          <w:ilvl w:val="0"/>
          <w:numId w:val="6"/>
        </w:numPr>
        <w:suppressAutoHyphens w:val="0"/>
        <w:spacing w:after="160" w:line="278" w:lineRule="auto"/>
        <w:rPr>
          <w:ins w:id="141" w:author="Connor Lovell" w:date="2024-12-05T13:14:00Z" w16du:dateUtc="2024-12-05T13:14:00Z"/>
        </w:rPr>
      </w:pPr>
      <w:ins w:id="142" w:author="Connor Lovell" w:date="2024-12-05T13:14:00Z" w16du:dateUtc="2024-12-05T13:14:00Z">
        <w:r w:rsidRPr="008C3AAC">
          <w:t>focal-deer (</w:t>
        </w:r>
        <w:r>
          <w:t xml:space="preserve">WHO </w:t>
        </w:r>
        <w:r w:rsidRPr="008C3AAC">
          <w:t>ID)</w:t>
        </w:r>
      </w:ins>
    </w:p>
    <w:p w14:paraId="64A4979F" w14:textId="77777777" w:rsidR="00AB674F" w:rsidRDefault="00AB674F" w:rsidP="00AB674F">
      <w:pPr>
        <w:pStyle w:val="ListParagraph"/>
        <w:numPr>
          <w:ilvl w:val="0"/>
          <w:numId w:val="6"/>
        </w:numPr>
        <w:suppressAutoHyphens w:val="0"/>
        <w:spacing w:after="160" w:line="278" w:lineRule="auto"/>
        <w:rPr>
          <w:ins w:id="143" w:author="Connor Lovell" w:date="2024-12-05T13:14:00Z" w16du:dateUtc="2024-12-05T13:14:00Z"/>
        </w:rPr>
      </w:pPr>
      <w:ins w:id="144" w:author="Connor Lovell" w:date="2024-12-05T13:14:00Z" w16du:dateUtc="2024-12-05T13:14:00Z">
        <w:r w:rsidRPr="008C3AAC">
          <w:t xml:space="preserve">the target-patches (list of patches). </w:t>
        </w:r>
      </w:ins>
    </w:p>
    <w:p w14:paraId="07D3370B" w14:textId="277A7A1F" w:rsidR="00AB674F" w:rsidRPr="008C3AAC" w:rsidRDefault="00AB674F" w:rsidP="00AB674F">
      <w:pPr>
        <w:rPr>
          <w:ins w:id="145" w:author="Connor Lovell" w:date="2024-12-05T13:14:00Z" w16du:dateUtc="2024-12-05T13:14:00Z"/>
        </w:rPr>
      </w:pPr>
      <w:ins w:id="146" w:author="Connor Lovell" w:date="2024-12-05T13:14:00Z" w16du:dateUtc="2024-12-05T13:14:00Z">
        <w:r w:rsidRPr="008C3AAC">
          <w:t>date-time and season are used to track whether it is summer or winter for the purpose of modelling deer movement. Summer begins on 15</w:t>
        </w:r>
        <w:r w:rsidRPr="008C3AAC">
          <w:rPr>
            <w:vertAlign w:val="superscript"/>
          </w:rPr>
          <w:t>th</w:t>
        </w:r>
        <w:r w:rsidRPr="008C3AAC">
          <w:t xml:space="preserve"> April, whilst winter begins on 15</w:t>
        </w:r>
        <w:r w:rsidRPr="008C3AAC">
          <w:rPr>
            <w:vertAlign w:val="superscript"/>
          </w:rPr>
          <w:t>th</w:t>
        </w:r>
        <w:r w:rsidRPr="008C3AAC">
          <w:t xml:space="preserve"> October. target-patches are a list of patches which a deer could potentially move towards, whilst focal-deer is used by the target patches to calculate movement-prob</w:t>
        </w:r>
        <w:r>
          <w:t xml:space="preserve"> (see </w:t>
        </w:r>
        <w:r w:rsidRPr="00841EF2">
          <w:rPr>
            <w:i/>
            <w:iCs/>
          </w:rPr>
          <w:t>move-mature</w:t>
        </w:r>
        <w:r>
          <w:t>)</w:t>
        </w:r>
        <w:r w:rsidRPr="008C3AAC">
          <w:t>.</w:t>
        </w:r>
      </w:ins>
    </w:p>
    <w:p w14:paraId="1F805814" w14:textId="77777777" w:rsidR="00AB674F" w:rsidRPr="00C3042B" w:rsidRDefault="00AB674F" w:rsidP="00AB674F">
      <w:pPr>
        <w:rPr>
          <w:ins w:id="147" w:author="Connor Lovell" w:date="2024-12-05T13:14:00Z" w16du:dateUtc="2024-12-05T13:14:00Z"/>
        </w:rPr>
      </w:pPr>
      <w:ins w:id="148" w:author="Connor Lovell" w:date="2024-12-05T13:14:00Z" w16du:dateUtc="2024-12-05T13:14:00Z">
        <w:r w:rsidRPr="00394733">
          <w:rPr>
            <w:b/>
            <w:bCs/>
            <w:i/>
            <w:iCs/>
          </w:rPr>
          <w:t>Process overview and scheduling</w:t>
        </w:r>
        <w:r w:rsidRPr="00C3042B">
          <w:rPr>
            <w:i/>
            <w:iCs/>
          </w:rPr>
          <w:t xml:space="preserve"> </w:t>
        </w:r>
        <w:r w:rsidRPr="00C3042B">
          <w:t>Each tick represents a 12-hour period, as this is the temporal resolution of the GPS tracking data. During each tick, five sub-models execute in the below order:</w:t>
        </w:r>
      </w:ins>
    </w:p>
    <w:p w14:paraId="19BFBE86" w14:textId="77777777" w:rsidR="00AB674F" w:rsidRPr="00C3042B" w:rsidRDefault="00AB674F" w:rsidP="00AB674F">
      <w:pPr>
        <w:pStyle w:val="ListParagraph"/>
        <w:numPr>
          <w:ilvl w:val="0"/>
          <w:numId w:val="3"/>
        </w:numPr>
        <w:suppressAutoHyphens w:val="0"/>
        <w:spacing w:after="160" w:line="278" w:lineRule="auto"/>
        <w:rPr>
          <w:ins w:id="149" w:author="Connor Lovell" w:date="2024-12-05T13:14:00Z" w16du:dateUtc="2024-12-05T13:14:00Z"/>
        </w:rPr>
      </w:pPr>
      <w:ins w:id="150" w:author="Connor Lovell" w:date="2024-12-05T13:14:00Z" w16du:dateUtc="2024-12-05T13:14:00Z">
        <w:r w:rsidRPr="00C3042B">
          <w:rPr>
            <w:i/>
            <w:iCs/>
          </w:rPr>
          <w:t>deer-release</w:t>
        </w:r>
        <w:r w:rsidRPr="00C3042B">
          <w:t xml:space="preserve"> </w:t>
        </w:r>
        <w:r>
          <w:t>simulates</w:t>
        </w:r>
        <w:r w:rsidRPr="00C3042B">
          <w:t xml:space="preserve"> the initial reintroductions of deer onto Corsica</w:t>
        </w:r>
      </w:ins>
    </w:p>
    <w:p w14:paraId="6BFCEA8D" w14:textId="77777777" w:rsidR="00AB674F" w:rsidRPr="00C3042B" w:rsidRDefault="00AB674F" w:rsidP="00AB674F">
      <w:pPr>
        <w:pStyle w:val="ListParagraph"/>
        <w:numPr>
          <w:ilvl w:val="0"/>
          <w:numId w:val="3"/>
        </w:numPr>
        <w:suppressAutoHyphens w:val="0"/>
        <w:spacing w:after="160" w:line="278" w:lineRule="auto"/>
        <w:rPr>
          <w:ins w:id="151" w:author="Connor Lovell" w:date="2024-12-05T13:14:00Z" w16du:dateUtc="2024-12-05T13:14:00Z"/>
        </w:rPr>
      </w:pPr>
      <w:ins w:id="152" w:author="Connor Lovell" w:date="2024-12-05T13:14:00Z" w16du:dateUtc="2024-12-05T13:14:00Z">
        <w:r w:rsidRPr="00C3042B">
          <w:rPr>
            <w:i/>
            <w:iCs/>
          </w:rPr>
          <w:t>birth</w:t>
        </w:r>
        <w:r w:rsidRPr="00C3042B">
          <w:t xml:space="preserve"> simulates the birth of deer</w:t>
        </w:r>
      </w:ins>
    </w:p>
    <w:p w14:paraId="60BF1530" w14:textId="77777777" w:rsidR="00AB674F" w:rsidRPr="00C3042B" w:rsidRDefault="00AB674F" w:rsidP="00AB674F">
      <w:pPr>
        <w:pStyle w:val="ListParagraph"/>
        <w:numPr>
          <w:ilvl w:val="0"/>
          <w:numId w:val="3"/>
        </w:numPr>
        <w:suppressAutoHyphens w:val="0"/>
        <w:spacing w:after="160" w:line="278" w:lineRule="auto"/>
        <w:rPr>
          <w:ins w:id="153" w:author="Connor Lovell" w:date="2024-12-05T13:14:00Z" w16du:dateUtc="2024-12-05T13:14:00Z"/>
        </w:rPr>
      </w:pPr>
      <w:ins w:id="154" w:author="Connor Lovell" w:date="2024-12-05T13:14:00Z" w16du:dateUtc="2024-12-05T13:14:00Z">
        <w:r w:rsidRPr="00C3042B">
          <w:rPr>
            <w:i/>
            <w:iCs/>
          </w:rPr>
          <w:t>move-</w:t>
        </w:r>
        <w:r>
          <w:rPr>
            <w:i/>
            <w:iCs/>
          </w:rPr>
          <w:t>mature</w:t>
        </w:r>
        <w:r w:rsidRPr="00C3042B">
          <w:t xml:space="preserve"> simulates the movement of </w:t>
        </w:r>
        <w:r>
          <w:t>mature</w:t>
        </w:r>
        <w:r w:rsidRPr="00C3042B">
          <w:t xml:space="preserve"> deer, informed by the SSF outputs</w:t>
        </w:r>
      </w:ins>
    </w:p>
    <w:p w14:paraId="1D9CB6EB" w14:textId="77777777" w:rsidR="00AB674F" w:rsidRPr="00C3042B" w:rsidRDefault="00AB674F" w:rsidP="00AB674F">
      <w:pPr>
        <w:pStyle w:val="ListParagraph"/>
        <w:numPr>
          <w:ilvl w:val="0"/>
          <w:numId w:val="3"/>
        </w:numPr>
        <w:suppressAutoHyphens w:val="0"/>
        <w:spacing w:after="160" w:line="278" w:lineRule="auto"/>
        <w:rPr>
          <w:ins w:id="155" w:author="Connor Lovell" w:date="2024-12-05T13:14:00Z" w16du:dateUtc="2024-12-05T13:14:00Z"/>
        </w:rPr>
      </w:pPr>
      <w:ins w:id="156" w:author="Connor Lovell" w:date="2024-12-05T13:14:00Z" w16du:dateUtc="2024-12-05T13:14:00Z">
        <w:r w:rsidRPr="00C3042B">
          <w:rPr>
            <w:i/>
            <w:iCs/>
          </w:rPr>
          <w:t>move-</w:t>
        </w:r>
        <w:r>
          <w:rPr>
            <w:i/>
            <w:iCs/>
          </w:rPr>
          <w:t>immature</w:t>
        </w:r>
        <w:r w:rsidRPr="00C3042B">
          <w:t xml:space="preserve"> simulates the movement of </w:t>
        </w:r>
        <w:r>
          <w:t>immature deer</w:t>
        </w:r>
      </w:ins>
    </w:p>
    <w:p w14:paraId="20221F1A" w14:textId="77777777" w:rsidR="00AB674F" w:rsidRDefault="00AB674F" w:rsidP="00AB674F">
      <w:pPr>
        <w:pStyle w:val="ListParagraph"/>
        <w:numPr>
          <w:ilvl w:val="0"/>
          <w:numId w:val="3"/>
        </w:numPr>
        <w:suppressAutoHyphens w:val="0"/>
        <w:spacing w:after="160" w:line="278" w:lineRule="auto"/>
        <w:rPr>
          <w:ins w:id="157" w:author="Connor Lovell" w:date="2024-12-05T13:14:00Z" w16du:dateUtc="2024-12-05T13:14:00Z"/>
        </w:rPr>
      </w:pPr>
      <w:ins w:id="158" w:author="Connor Lovell" w:date="2024-12-05T13:14:00Z" w16du:dateUtc="2024-12-05T13:14:00Z">
        <w:r w:rsidRPr="00C3042B">
          <w:rPr>
            <w:i/>
            <w:iCs/>
          </w:rPr>
          <w:t>death</w:t>
        </w:r>
        <w:r w:rsidRPr="00C3042B">
          <w:t xml:space="preserve"> simulates the death of adult deer and </w:t>
        </w:r>
        <w:r>
          <w:t xml:space="preserve">any </w:t>
        </w:r>
        <w:r w:rsidRPr="00C3042B">
          <w:t>associated offspring</w:t>
        </w:r>
      </w:ins>
    </w:p>
    <w:p w14:paraId="580FF818" w14:textId="77777777" w:rsidR="00AB674F" w:rsidRDefault="00AB674F" w:rsidP="00AB674F">
      <w:pPr>
        <w:rPr>
          <w:ins w:id="159" w:author="Connor Lovell" w:date="2024-12-05T13:14:00Z" w16du:dateUtc="2024-12-05T13:14:00Z"/>
        </w:rPr>
      </w:pPr>
      <w:ins w:id="160" w:author="Connor Lovell" w:date="2024-12-05T13:14:00Z" w16du:dateUtc="2024-12-05T13:14:00Z">
        <w:r w:rsidRPr="00C3042B">
          <w:rPr>
            <w:i/>
            <w:iCs/>
          </w:rPr>
          <w:t>move-adult</w:t>
        </w:r>
        <w:r w:rsidRPr="00C3042B">
          <w:t xml:space="preserve"> is executed prior to </w:t>
        </w:r>
        <w:r w:rsidRPr="00C3042B">
          <w:rPr>
            <w:i/>
            <w:iCs/>
          </w:rPr>
          <w:t>move-offspring</w:t>
        </w:r>
        <w:r w:rsidRPr="00C3042B">
          <w:t xml:space="preserve"> to ensure offspring follow their mother. In addition, </w:t>
        </w:r>
        <w:r w:rsidRPr="00C3042B">
          <w:rPr>
            <w:i/>
            <w:iCs/>
          </w:rPr>
          <w:t xml:space="preserve">death </w:t>
        </w:r>
        <w:r w:rsidRPr="00C3042B">
          <w:t xml:space="preserve">is executed in ID order to ensure mothers die before offspring. </w:t>
        </w:r>
      </w:ins>
    </w:p>
    <w:p w14:paraId="5824FC0F" w14:textId="76679EB9" w:rsidR="00AB674F" w:rsidRDefault="00AB674F" w:rsidP="00AB674F">
      <w:pPr>
        <w:rPr>
          <w:ins w:id="161" w:author="Connor Lovell" w:date="2024-12-05T13:16:00Z" w16du:dateUtc="2024-12-05T13:16:00Z"/>
        </w:rPr>
      </w:pPr>
      <w:ins w:id="162" w:author="Connor Lovell" w:date="2024-12-05T13:14:00Z" w16du:dateUtc="2024-12-05T13:14:00Z">
        <w:r>
          <w:lastRenderedPageBreak/>
          <w:t xml:space="preserve">In addition, a </w:t>
        </w:r>
        <w:r w:rsidRPr="00AE7C0F">
          <w:rPr>
            <w:i/>
            <w:iCs/>
          </w:rPr>
          <w:t>patch-count</w:t>
        </w:r>
        <w:r>
          <w:rPr>
            <w:i/>
            <w:iCs/>
          </w:rPr>
          <w:t xml:space="preserve"> </w:t>
        </w:r>
        <w:r>
          <w:t xml:space="preserve">procedure is executed by patches to update their n-visits variable, should a deer visit the patch. </w:t>
        </w:r>
      </w:ins>
    </w:p>
    <w:p w14:paraId="38587BCE" w14:textId="77777777" w:rsidR="00AB674F" w:rsidRDefault="00AB674F" w:rsidP="00AB674F">
      <w:pPr>
        <w:rPr>
          <w:ins w:id="163" w:author="Connor Lovell" w:date="2024-12-05T13:14:00Z" w16du:dateUtc="2024-12-05T13:14:00Z"/>
        </w:rPr>
      </w:pPr>
    </w:p>
    <w:p w14:paraId="1DE6B387" w14:textId="77777777" w:rsidR="00AB674F" w:rsidRPr="00C3042B" w:rsidRDefault="00AB674F" w:rsidP="00AB674F">
      <w:pPr>
        <w:rPr>
          <w:ins w:id="164" w:author="Connor Lovell" w:date="2024-12-05T13:14:00Z" w16du:dateUtc="2024-12-05T13:14:00Z"/>
          <w:b/>
          <w:bCs/>
        </w:rPr>
      </w:pPr>
      <w:ins w:id="165" w:author="Connor Lovell" w:date="2024-12-05T13:14:00Z" w16du:dateUtc="2024-12-05T13:14:00Z">
        <w:r w:rsidRPr="00C3042B">
          <w:rPr>
            <w:b/>
            <w:bCs/>
          </w:rPr>
          <w:t>Design Concepts</w:t>
        </w:r>
      </w:ins>
    </w:p>
    <w:p w14:paraId="368200FC" w14:textId="77777777" w:rsidR="00AB674F" w:rsidRPr="00C3042B" w:rsidRDefault="00AB674F" w:rsidP="00AB674F">
      <w:pPr>
        <w:rPr>
          <w:ins w:id="166" w:author="Connor Lovell" w:date="2024-12-05T13:14:00Z" w16du:dateUtc="2024-12-05T13:14:00Z"/>
        </w:rPr>
      </w:pPr>
      <w:ins w:id="167" w:author="Connor Lovell" w:date="2024-12-05T13:14:00Z" w16du:dateUtc="2024-12-05T13:14:00Z">
        <w:r w:rsidRPr="00394733">
          <w:rPr>
            <w:b/>
            <w:bCs/>
            <w:i/>
            <w:iCs/>
          </w:rPr>
          <w:t>Basic principles</w:t>
        </w:r>
        <w:r w:rsidRPr="00C3042B">
          <w:t xml:space="preserve"> The basic principle of the IBM </w:t>
        </w:r>
        <w:r>
          <w:t xml:space="preserve">is to simulate red deer reintroduction into Corsica. The proximate aim of the IBM is to replicate red deer population dynamics and movement, whilst the </w:t>
        </w:r>
        <w:proofErr w:type="gramStart"/>
        <w:r>
          <w:t>ultimate aim</w:t>
        </w:r>
        <w:proofErr w:type="gramEnd"/>
        <w:r>
          <w:t xml:space="preserve"> is to explore and predict areas of potential human-deer conflict. </w:t>
        </w:r>
      </w:ins>
    </w:p>
    <w:p w14:paraId="346C8D34" w14:textId="77777777" w:rsidR="00AB674F" w:rsidRPr="00233C2A" w:rsidRDefault="00AB674F" w:rsidP="00AB674F">
      <w:pPr>
        <w:tabs>
          <w:tab w:val="left" w:pos="440"/>
        </w:tabs>
        <w:jc w:val="both"/>
        <w:rPr>
          <w:ins w:id="168" w:author="Connor Lovell" w:date="2024-12-05T13:14:00Z" w16du:dateUtc="2024-12-05T13:14:00Z"/>
        </w:rPr>
      </w:pPr>
      <w:ins w:id="169" w:author="Connor Lovell" w:date="2024-12-05T13:14:00Z" w16du:dateUtc="2024-12-05T13:14:00Z">
        <w:r w:rsidRPr="00394733">
          <w:rPr>
            <w:b/>
            <w:bCs/>
            <w:i/>
            <w:iCs/>
          </w:rPr>
          <w:t>Emergence</w:t>
        </w:r>
        <w:r>
          <w:rPr>
            <w:b/>
            <w:bCs/>
            <w:i/>
            <w:iCs/>
          </w:rPr>
          <w:t xml:space="preserve"> </w:t>
        </w:r>
        <w:r w:rsidRPr="0035380D">
          <w:t>A</w:t>
        </w:r>
        <w:r>
          <w:t xml:space="preserve">ll movement behaviour of deer emerges from the model and is probabilistically determined at the patch-level for each deer based on variables identified in the SSF. Population dynamics also emerge from the model and are determined by probabilistic birth and death rates. </w:t>
        </w:r>
      </w:ins>
    </w:p>
    <w:p w14:paraId="4371CC92" w14:textId="612B603D" w:rsidR="00AB674F" w:rsidRPr="00DE71B5" w:rsidRDefault="00AB674F" w:rsidP="00AB674F">
      <w:pPr>
        <w:tabs>
          <w:tab w:val="left" w:pos="440"/>
        </w:tabs>
        <w:jc w:val="both"/>
        <w:rPr>
          <w:ins w:id="170" w:author="Connor Lovell" w:date="2024-12-05T13:14:00Z" w16du:dateUtc="2024-12-05T13:14:00Z"/>
        </w:rPr>
      </w:pPr>
      <w:ins w:id="171" w:author="Connor Lovell" w:date="2024-12-05T13:14:00Z" w16du:dateUtc="2024-12-05T13:14:00Z">
        <w:r w:rsidRPr="00394733">
          <w:rPr>
            <w:b/>
            <w:bCs/>
            <w:i/>
            <w:iCs/>
          </w:rPr>
          <w:t xml:space="preserve">Adaptation </w:t>
        </w:r>
        <w:r>
          <w:t>Deer do not adapt</w:t>
        </w:r>
      </w:ins>
      <w:ins w:id="172" w:author="Connor Lovell" w:date="2024-12-05T15:38:00Z" w16du:dateUtc="2024-12-05T15:38:00Z">
        <w:r w:rsidR="005A6929">
          <w:t>.</w:t>
        </w:r>
      </w:ins>
    </w:p>
    <w:p w14:paraId="7FC1DE38" w14:textId="37447E4D" w:rsidR="00AB674F" w:rsidRPr="00DE71B5" w:rsidRDefault="00AB674F" w:rsidP="00AB674F">
      <w:pPr>
        <w:tabs>
          <w:tab w:val="left" w:pos="440"/>
        </w:tabs>
        <w:jc w:val="both"/>
        <w:rPr>
          <w:ins w:id="173" w:author="Connor Lovell" w:date="2024-12-05T13:14:00Z" w16du:dateUtc="2024-12-05T13:14:00Z"/>
        </w:rPr>
      </w:pPr>
      <w:ins w:id="174" w:author="Connor Lovell" w:date="2024-12-05T13:14:00Z" w16du:dateUtc="2024-12-05T13:14:00Z">
        <w:r w:rsidRPr="00394733">
          <w:rPr>
            <w:b/>
            <w:bCs/>
            <w:i/>
            <w:iCs/>
          </w:rPr>
          <w:t>Fitness</w:t>
        </w:r>
        <w:r>
          <w:rPr>
            <w:b/>
            <w:bCs/>
          </w:rPr>
          <w:t xml:space="preserve"> </w:t>
        </w:r>
        <w:r>
          <w:t>Deer do not calculate fitness</w:t>
        </w:r>
      </w:ins>
      <w:ins w:id="175" w:author="Connor Lovell" w:date="2024-12-05T15:38:00Z" w16du:dateUtc="2024-12-05T15:38:00Z">
        <w:r w:rsidR="005A6929">
          <w:t>.</w:t>
        </w:r>
      </w:ins>
    </w:p>
    <w:p w14:paraId="4B76FABC" w14:textId="77777777" w:rsidR="00AB674F" w:rsidRPr="00DE5FFF" w:rsidRDefault="00AB674F" w:rsidP="00AB674F">
      <w:pPr>
        <w:tabs>
          <w:tab w:val="left" w:pos="440"/>
        </w:tabs>
        <w:jc w:val="both"/>
        <w:rPr>
          <w:ins w:id="176" w:author="Connor Lovell" w:date="2024-12-05T13:14:00Z" w16du:dateUtc="2024-12-05T13:14:00Z"/>
        </w:rPr>
      </w:pPr>
      <w:ins w:id="177" w:author="Connor Lovell" w:date="2024-12-05T13:14:00Z" w16du:dateUtc="2024-12-05T13:14:00Z">
        <w:r w:rsidRPr="00394733">
          <w:rPr>
            <w:b/>
            <w:bCs/>
            <w:i/>
            <w:iCs/>
          </w:rPr>
          <w:t>Prediction</w:t>
        </w:r>
        <w:r>
          <w:t xml:space="preserve"> Deer do not directly predict the consequences of their decisions. </w:t>
        </w:r>
      </w:ins>
    </w:p>
    <w:p w14:paraId="2E7DE9D2" w14:textId="77777777" w:rsidR="00AB674F" w:rsidRPr="00DF5BBD" w:rsidRDefault="00AB674F" w:rsidP="00AB674F">
      <w:pPr>
        <w:tabs>
          <w:tab w:val="left" w:pos="440"/>
        </w:tabs>
        <w:jc w:val="both"/>
        <w:rPr>
          <w:ins w:id="178" w:author="Connor Lovell" w:date="2024-12-05T13:14:00Z" w16du:dateUtc="2024-12-05T13:14:00Z"/>
        </w:rPr>
      </w:pPr>
      <w:ins w:id="179" w:author="Connor Lovell" w:date="2024-12-05T13:14:00Z" w16du:dateUtc="2024-12-05T13:14:00Z">
        <w:r w:rsidRPr="00394733">
          <w:rPr>
            <w:b/>
            <w:bCs/>
            <w:i/>
            <w:iCs/>
          </w:rPr>
          <w:t>Sensing</w:t>
        </w:r>
        <w:r>
          <w:rPr>
            <w:i/>
            <w:iCs/>
          </w:rPr>
          <w:t xml:space="preserve"> </w:t>
        </w:r>
        <w:r>
          <w:t xml:space="preserve">The patch a deer is located on can sense patches and their associated state variables within their maximum step length. This is needed so that patches can calculate the relative probability of each deer moving onto them. </w:t>
        </w:r>
      </w:ins>
    </w:p>
    <w:p w14:paraId="2F7FE9DE" w14:textId="252B0B1B" w:rsidR="00AB674F" w:rsidRPr="00DE71B5" w:rsidRDefault="00AB674F" w:rsidP="00AB674F">
      <w:pPr>
        <w:tabs>
          <w:tab w:val="left" w:pos="440"/>
        </w:tabs>
        <w:jc w:val="both"/>
        <w:rPr>
          <w:ins w:id="180" w:author="Connor Lovell" w:date="2024-12-05T13:14:00Z" w16du:dateUtc="2024-12-05T13:14:00Z"/>
        </w:rPr>
      </w:pPr>
      <w:ins w:id="181" w:author="Connor Lovell" w:date="2024-12-05T13:14:00Z" w16du:dateUtc="2024-12-05T13:14:00Z">
        <w:r w:rsidRPr="00394733">
          <w:rPr>
            <w:b/>
            <w:bCs/>
            <w:i/>
            <w:iCs/>
          </w:rPr>
          <w:t>Interaction</w:t>
        </w:r>
        <w:r>
          <w:rPr>
            <w:b/>
            <w:bCs/>
            <w:i/>
            <w:iCs/>
          </w:rPr>
          <w:t xml:space="preserve"> </w:t>
        </w:r>
        <w:r>
          <w:t xml:space="preserve">Deer do not interact beyond immature deer following their mothers (see </w:t>
        </w:r>
        <w:r w:rsidRPr="00DE71B5">
          <w:rPr>
            <w:b/>
            <w:bCs/>
            <w:i/>
            <w:iCs/>
          </w:rPr>
          <w:t>Collectives</w:t>
        </w:r>
        <w:r>
          <w:t>)</w:t>
        </w:r>
      </w:ins>
      <w:ins w:id="182" w:author="Connor Lovell" w:date="2024-12-05T15:38:00Z" w16du:dateUtc="2024-12-05T15:38:00Z">
        <w:r w:rsidR="005A6929">
          <w:t>.</w:t>
        </w:r>
      </w:ins>
    </w:p>
    <w:p w14:paraId="593BB58D" w14:textId="77777777" w:rsidR="00AB674F" w:rsidRPr="00C3042B" w:rsidRDefault="00AB674F" w:rsidP="00AB674F">
      <w:pPr>
        <w:tabs>
          <w:tab w:val="left" w:pos="440"/>
        </w:tabs>
        <w:jc w:val="both"/>
        <w:rPr>
          <w:ins w:id="183" w:author="Connor Lovell" w:date="2024-12-05T13:14:00Z" w16du:dateUtc="2024-12-05T13:14:00Z"/>
        </w:rPr>
      </w:pPr>
      <w:ins w:id="184" w:author="Connor Lovell" w:date="2024-12-05T13:14:00Z" w16du:dateUtc="2024-12-05T13:14:00Z">
        <w:r w:rsidRPr="00394733">
          <w:rPr>
            <w:b/>
            <w:bCs/>
            <w:i/>
            <w:iCs/>
          </w:rPr>
          <w:t>Stochasticity</w:t>
        </w:r>
        <w:r w:rsidRPr="00C3042B">
          <w:t xml:space="preserve"> The next patch an individual deer selects to move to is chosen probabilistically based on the </w:t>
        </w:r>
        <w:r>
          <w:t xml:space="preserve">SSF. Whether a deer gives birth or dies is also determined probabilistically based on expert knowledge. </w:t>
        </w:r>
      </w:ins>
    </w:p>
    <w:p w14:paraId="62B0BC23" w14:textId="77777777" w:rsidR="00AB674F" w:rsidRPr="00DE71B5" w:rsidRDefault="00AB674F" w:rsidP="00AB674F">
      <w:pPr>
        <w:tabs>
          <w:tab w:val="left" w:pos="440"/>
        </w:tabs>
        <w:jc w:val="both"/>
        <w:rPr>
          <w:ins w:id="185" w:author="Connor Lovell" w:date="2024-12-05T13:14:00Z" w16du:dateUtc="2024-12-05T13:14:00Z"/>
        </w:rPr>
      </w:pPr>
      <w:proofErr w:type="gramStart"/>
      <w:ins w:id="186" w:author="Connor Lovell" w:date="2024-12-05T13:14:00Z" w16du:dateUtc="2024-12-05T13:14:00Z">
        <w:r w:rsidRPr="00394733">
          <w:rPr>
            <w:b/>
            <w:bCs/>
            <w:i/>
            <w:iCs/>
          </w:rPr>
          <w:t>Collectives</w:t>
        </w:r>
        <w:proofErr w:type="gramEnd"/>
        <w:r>
          <w:rPr>
            <w:b/>
            <w:bCs/>
            <w:i/>
            <w:iCs/>
          </w:rPr>
          <w:t xml:space="preserve"> </w:t>
        </w:r>
        <w:r>
          <w:t>Immature deer follow their mother’s movements and share their location until they mature.</w:t>
        </w:r>
      </w:ins>
    </w:p>
    <w:p w14:paraId="312E635B" w14:textId="77777777" w:rsidR="00AB674F" w:rsidRDefault="00AB674F" w:rsidP="00AB674F">
      <w:pPr>
        <w:tabs>
          <w:tab w:val="left" w:pos="440"/>
        </w:tabs>
        <w:jc w:val="both"/>
        <w:rPr>
          <w:ins w:id="187" w:author="Connor Lovell" w:date="2024-12-05T13:16:00Z" w16du:dateUtc="2024-12-05T13:16:00Z"/>
        </w:rPr>
      </w:pPr>
      <w:ins w:id="188" w:author="Connor Lovell" w:date="2024-12-05T13:14:00Z" w16du:dateUtc="2024-12-05T13:14:00Z">
        <w:r w:rsidRPr="00257C46">
          <w:rPr>
            <w:b/>
            <w:bCs/>
            <w:i/>
            <w:iCs/>
          </w:rPr>
          <w:t>Observation</w:t>
        </w:r>
        <w:r w:rsidRPr="00257C46">
          <w:t xml:space="preserve"> For evaluation and analysis, the home range sizes, the step lengths, and</w:t>
        </w:r>
        <w:r>
          <w:t xml:space="preserve"> the spatial distribution of n-visit values were exported.</w:t>
        </w:r>
      </w:ins>
    </w:p>
    <w:p w14:paraId="0AB4647B" w14:textId="77777777" w:rsidR="00AB674F" w:rsidRPr="00636689" w:rsidRDefault="00AB674F" w:rsidP="00AB674F">
      <w:pPr>
        <w:tabs>
          <w:tab w:val="left" w:pos="440"/>
        </w:tabs>
        <w:jc w:val="both"/>
        <w:rPr>
          <w:ins w:id="189" w:author="Connor Lovell" w:date="2024-12-05T13:14:00Z" w16du:dateUtc="2024-12-05T13:14:00Z"/>
        </w:rPr>
      </w:pPr>
    </w:p>
    <w:p w14:paraId="5BA66F53" w14:textId="77777777" w:rsidR="00AB674F" w:rsidRDefault="00AB674F" w:rsidP="00AB674F">
      <w:pPr>
        <w:rPr>
          <w:ins w:id="190" w:author="Connor Lovell" w:date="2024-12-05T13:14:00Z" w16du:dateUtc="2024-12-05T13:14:00Z"/>
          <w:b/>
          <w:bCs/>
        </w:rPr>
      </w:pPr>
      <w:ins w:id="191" w:author="Connor Lovell" w:date="2024-12-05T13:14:00Z" w16du:dateUtc="2024-12-05T13:14:00Z">
        <w:r w:rsidRPr="00C3042B">
          <w:rPr>
            <w:b/>
            <w:bCs/>
          </w:rPr>
          <w:t>Details</w:t>
        </w:r>
      </w:ins>
    </w:p>
    <w:p w14:paraId="1B09B81E" w14:textId="0EFEA2D5" w:rsidR="00AB674F" w:rsidRDefault="00AB674F" w:rsidP="00AB674F">
      <w:pPr>
        <w:rPr>
          <w:ins w:id="192" w:author="Connor Lovell" w:date="2024-12-05T14:50:00Z" w16du:dateUtc="2024-12-05T14:50:00Z"/>
        </w:rPr>
      </w:pPr>
      <w:ins w:id="193" w:author="Connor Lovell" w:date="2024-12-05T13:14:00Z" w16du:dateUtc="2024-12-05T13:14:00Z">
        <w:r w:rsidRPr="00394733">
          <w:rPr>
            <w:b/>
            <w:bCs/>
            <w:i/>
            <w:iCs/>
          </w:rPr>
          <w:t>Initialisation</w:t>
        </w:r>
        <w:r>
          <w:rPr>
            <w:b/>
            <w:bCs/>
            <w:i/>
            <w:iCs/>
          </w:rPr>
          <w:t xml:space="preserve"> </w:t>
        </w:r>
        <w:r>
          <w:t>T</w:t>
        </w:r>
        <w:r w:rsidRPr="00755298">
          <w:t>he model</w:t>
        </w:r>
        <w:r>
          <w:t xml:space="preserve"> begins on 16</w:t>
        </w:r>
        <w:r w:rsidRPr="00755298">
          <w:rPr>
            <w:vertAlign w:val="superscript"/>
          </w:rPr>
          <w:t>th</w:t>
        </w:r>
        <w:r>
          <w:t xml:space="preserve"> December 2015 at 10:00 – the time of the first deer </w:t>
        </w:r>
      </w:ins>
      <w:ins w:id="194" w:author="Connor Lovell" w:date="2024-12-05T15:38:00Z" w16du:dateUtc="2024-12-05T15:38:00Z">
        <w:r w:rsidR="005A6929">
          <w:t>GPS detection</w:t>
        </w:r>
      </w:ins>
      <w:ins w:id="195" w:author="Connor Lovell" w:date="2024-12-05T13:14:00Z" w16du:dateUtc="2024-12-05T13:14:00Z">
        <w:r>
          <w:t xml:space="preserve">. Deer are introduced to the model at release-site locations and times according to their real reintroductions on Corsica </w:t>
        </w:r>
        <w:r w:rsidRPr="00EE7A33">
          <w:rPr>
            <w:highlight w:val="yellow"/>
          </w:rPr>
          <w:t>(table x</w:t>
        </w:r>
        <w:r>
          <w:t xml:space="preserve">). </w:t>
        </w:r>
      </w:ins>
    </w:p>
    <w:p w14:paraId="6CD1C04C" w14:textId="77777777" w:rsidR="00820F63" w:rsidRDefault="00820F63" w:rsidP="00AB674F">
      <w:pPr>
        <w:rPr>
          <w:ins w:id="196" w:author="Connor Lovell" w:date="2024-12-05T13:14:00Z" w16du:dateUtc="2024-12-05T13:14:00Z"/>
        </w:rPr>
      </w:pPr>
    </w:p>
    <w:tbl>
      <w:tblPr>
        <w:tblW w:w="8538" w:type="dxa"/>
        <w:tblLook w:val="04A0" w:firstRow="1" w:lastRow="0" w:firstColumn="1" w:lastColumn="0" w:noHBand="0" w:noVBand="1"/>
      </w:tblPr>
      <w:tblGrid>
        <w:gridCol w:w="495"/>
        <w:gridCol w:w="1081"/>
        <w:gridCol w:w="1717"/>
        <w:gridCol w:w="1984"/>
        <w:gridCol w:w="1985"/>
        <w:gridCol w:w="1276"/>
      </w:tblGrid>
      <w:tr w:rsidR="00AB674F" w:rsidRPr="00EE7A33" w14:paraId="305C12BA" w14:textId="77777777" w:rsidTr="00545E4C">
        <w:trPr>
          <w:trHeight w:val="420"/>
          <w:ins w:id="197" w:author="Connor Lovell" w:date="2024-12-05T13:14:00Z"/>
        </w:trPr>
        <w:tc>
          <w:tcPr>
            <w:tcW w:w="8538" w:type="dxa"/>
            <w:gridSpan w:val="6"/>
            <w:tcBorders>
              <w:top w:val="nil"/>
              <w:left w:val="nil"/>
              <w:right w:val="nil"/>
            </w:tcBorders>
            <w:shd w:val="clear" w:color="auto" w:fill="auto"/>
            <w:noWrap/>
            <w:vAlign w:val="bottom"/>
          </w:tcPr>
          <w:p w14:paraId="5EE91F21" w14:textId="77777777" w:rsidR="00AB674F" w:rsidRPr="00EE7A33" w:rsidRDefault="00AB674F" w:rsidP="00545E4C">
            <w:pPr>
              <w:spacing w:line="240" w:lineRule="auto"/>
              <w:rPr>
                <w:ins w:id="198" w:author="Connor Lovell" w:date="2024-12-05T13:14:00Z" w16du:dateUtc="2024-12-05T13:14:00Z"/>
                <w:rFonts w:eastAsia="Times New Roman"/>
                <w:color w:val="000000"/>
                <w:sz w:val="20"/>
                <w:szCs w:val="20"/>
              </w:rPr>
            </w:pPr>
            <w:ins w:id="199" w:author="Connor Lovell" w:date="2024-12-05T13:14:00Z" w16du:dateUtc="2024-12-05T13:14:00Z">
              <w:r w:rsidRPr="0002428B">
                <w:rPr>
                  <w:rFonts w:eastAsia="Times New Roman"/>
                  <w:color w:val="000000"/>
                  <w:sz w:val="20"/>
                  <w:szCs w:val="20"/>
                  <w:highlight w:val="yellow"/>
                </w:rPr>
                <w:t xml:space="preserve">Table x: </w:t>
              </w:r>
              <w:r w:rsidRPr="00257C46">
                <w:rPr>
                  <w:rFonts w:eastAsia="Times New Roman"/>
                  <w:color w:val="000000"/>
                  <w:sz w:val="20"/>
                  <w:szCs w:val="20"/>
                </w:rPr>
                <w:t>variables characterising the initially reintroduced deer. Sex, their release coordinates, and their release tick are values assigned to state variables of the reintroduced deer in the simulation.</w:t>
              </w:r>
            </w:ins>
          </w:p>
        </w:tc>
      </w:tr>
      <w:tr w:rsidR="00AB674F" w:rsidRPr="00EE7A33" w14:paraId="573FF0CC" w14:textId="77777777" w:rsidTr="00545E4C">
        <w:trPr>
          <w:trHeight w:val="420"/>
          <w:ins w:id="200" w:author="Connor Lovell" w:date="2024-12-05T13:14:00Z"/>
        </w:trPr>
        <w:tc>
          <w:tcPr>
            <w:tcW w:w="495" w:type="dxa"/>
            <w:tcBorders>
              <w:left w:val="nil"/>
              <w:bottom w:val="double" w:sz="6" w:space="0" w:color="auto"/>
              <w:right w:val="nil"/>
            </w:tcBorders>
            <w:shd w:val="clear" w:color="auto" w:fill="auto"/>
            <w:noWrap/>
            <w:vAlign w:val="bottom"/>
            <w:hideMark/>
          </w:tcPr>
          <w:p w14:paraId="574725F6" w14:textId="77777777" w:rsidR="00AB674F" w:rsidRPr="00EE7A33" w:rsidRDefault="00AB674F" w:rsidP="00545E4C">
            <w:pPr>
              <w:spacing w:line="240" w:lineRule="auto"/>
              <w:jc w:val="right"/>
              <w:rPr>
                <w:ins w:id="201" w:author="Connor Lovell" w:date="2024-12-05T13:14:00Z" w16du:dateUtc="2024-12-05T13:14:00Z"/>
                <w:rFonts w:eastAsia="Times New Roman"/>
                <w:color w:val="000000"/>
                <w:sz w:val="20"/>
                <w:szCs w:val="20"/>
              </w:rPr>
            </w:pPr>
            <w:ins w:id="202" w:author="Connor Lovell" w:date="2024-12-05T13:14:00Z" w16du:dateUtc="2024-12-05T13:14:00Z">
              <w:r w:rsidRPr="00EE7A33">
                <w:rPr>
                  <w:rFonts w:eastAsia="Times New Roman"/>
                  <w:color w:val="000000"/>
                  <w:sz w:val="20"/>
                  <w:szCs w:val="20"/>
                </w:rPr>
                <w:t>Sex</w:t>
              </w:r>
            </w:ins>
          </w:p>
        </w:tc>
        <w:tc>
          <w:tcPr>
            <w:tcW w:w="1081" w:type="dxa"/>
            <w:tcBorders>
              <w:left w:val="nil"/>
              <w:bottom w:val="double" w:sz="6" w:space="0" w:color="auto"/>
              <w:right w:val="nil"/>
            </w:tcBorders>
            <w:shd w:val="clear" w:color="auto" w:fill="auto"/>
            <w:noWrap/>
            <w:vAlign w:val="bottom"/>
            <w:hideMark/>
          </w:tcPr>
          <w:p w14:paraId="5F8837A4" w14:textId="77777777" w:rsidR="00AB674F" w:rsidRPr="00EE7A33" w:rsidRDefault="00AB674F" w:rsidP="00545E4C">
            <w:pPr>
              <w:spacing w:line="240" w:lineRule="auto"/>
              <w:jc w:val="right"/>
              <w:rPr>
                <w:ins w:id="203" w:author="Connor Lovell" w:date="2024-12-05T13:14:00Z" w16du:dateUtc="2024-12-05T13:14:00Z"/>
                <w:rFonts w:eastAsia="Times New Roman"/>
                <w:color w:val="000000"/>
                <w:sz w:val="20"/>
                <w:szCs w:val="20"/>
              </w:rPr>
            </w:pPr>
            <w:ins w:id="204" w:author="Connor Lovell" w:date="2024-12-05T13:14:00Z" w16du:dateUtc="2024-12-05T13:14:00Z">
              <w:r w:rsidRPr="00EE7A33">
                <w:rPr>
                  <w:rFonts w:eastAsia="Times New Roman"/>
                  <w:color w:val="000000"/>
                  <w:sz w:val="20"/>
                  <w:szCs w:val="20"/>
                </w:rPr>
                <w:t>Name</w:t>
              </w:r>
            </w:ins>
          </w:p>
        </w:tc>
        <w:tc>
          <w:tcPr>
            <w:tcW w:w="1717" w:type="dxa"/>
            <w:tcBorders>
              <w:left w:val="nil"/>
              <w:bottom w:val="double" w:sz="6" w:space="0" w:color="auto"/>
              <w:right w:val="nil"/>
            </w:tcBorders>
            <w:shd w:val="clear" w:color="auto" w:fill="auto"/>
            <w:noWrap/>
            <w:vAlign w:val="bottom"/>
            <w:hideMark/>
          </w:tcPr>
          <w:p w14:paraId="07CB704A" w14:textId="77777777" w:rsidR="00AB674F" w:rsidRPr="00EE7A33" w:rsidRDefault="00AB674F" w:rsidP="00545E4C">
            <w:pPr>
              <w:spacing w:line="240" w:lineRule="auto"/>
              <w:jc w:val="right"/>
              <w:rPr>
                <w:ins w:id="205" w:author="Connor Lovell" w:date="2024-12-05T13:14:00Z" w16du:dateUtc="2024-12-05T13:14:00Z"/>
                <w:rFonts w:eastAsia="Times New Roman"/>
                <w:color w:val="000000"/>
                <w:sz w:val="20"/>
                <w:szCs w:val="20"/>
              </w:rPr>
            </w:pPr>
            <w:ins w:id="206" w:author="Connor Lovell" w:date="2024-12-05T13:14:00Z" w16du:dateUtc="2024-12-05T13:14:00Z">
              <w:r w:rsidRPr="00EE7A33">
                <w:rPr>
                  <w:rFonts w:eastAsia="Times New Roman"/>
                  <w:color w:val="000000"/>
                  <w:sz w:val="20"/>
                  <w:szCs w:val="20"/>
                </w:rPr>
                <w:t>Release area</w:t>
              </w:r>
            </w:ins>
          </w:p>
        </w:tc>
        <w:tc>
          <w:tcPr>
            <w:tcW w:w="1984" w:type="dxa"/>
            <w:tcBorders>
              <w:left w:val="nil"/>
              <w:bottom w:val="double" w:sz="6" w:space="0" w:color="auto"/>
              <w:right w:val="nil"/>
            </w:tcBorders>
            <w:shd w:val="clear" w:color="auto" w:fill="auto"/>
            <w:noWrap/>
            <w:vAlign w:val="bottom"/>
            <w:hideMark/>
          </w:tcPr>
          <w:p w14:paraId="229F74F7" w14:textId="77777777" w:rsidR="00AB674F" w:rsidRPr="00EE7A33" w:rsidRDefault="00AB674F" w:rsidP="00545E4C">
            <w:pPr>
              <w:spacing w:line="240" w:lineRule="auto"/>
              <w:jc w:val="right"/>
              <w:rPr>
                <w:ins w:id="207" w:author="Connor Lovell" w:date="2024-12-05T13:14:00Z" w16du:dateUtc="2024-12-05T13:14:00Z"/>
                <w:rFonts w:eastAsia="Times New Roman"/>
                <w:color w:val="000000"/>
                <w:sz w:val="20"/>
                <w:szCs w:val="20"/>
              </w:rPr>
            </w:pPr>
            <w:ins w:id="208" w:author="Connor Lovell" w:date="2024-12-05T13:14:00Z" w16du:dateUtc="2024-12-05T13:14:00Z">
              <w:r w:rsidRPr="00EE7A33">
                <w:rPr>
                  <w:rFonts w:eastAsia="Times New Roman"/>
                  <w:color w:val="000000"/>
                  <w:sz w:val="20"/>
                  <w:szCs w:val="20"/>
                </w:rPr>
                <w:t>Release coordinates</w:t>
              </w:r>
            </w:ins>
          </w:p>
        </w:tc>
        <w:tc>
          <w:tcPr>
            <w:tcW w:w="1985" w:type="dxa"/>
            <w:tcBorders>
              <w:left w:val="nil"/>
              <w:bottom w:val="double" w:sz="6" w:space="0" w:color="auto"/>
              <w:right w:val="nil"/>
            </w:tcBorders>
            <w:shd w:val="clear" w:color="auto" w:fill="auto"/>
            <w:noWrap/>
            <w:vAlign w:val="bottom"/>
            <w:hideMark/>
          </w:tcPr>
          <w:p w14:paraId="5A56F667" w14:textId="77777777" w:rsidR="00AB674F" w:rsidRPr="00EE7A33" w:rsidRDefault="00AB674F" w:rsidP="00545E4C">
            <w:pPr>
              <w:spacing w:line="240" w:lineRule="auto"/>
              <w:jc w:val="right"/>
              <w:rPr>
                <w:ins w:id="209" w:author="Connor Lovell" w:date="2024-12-05T13:14:00Z" w16du:dateUtc="2024-12-05T13:14:00Z"/>
                <w:rFonts w:eastAsia="Times New Roman"/>
                <w:color w:val="000000"/>
                <w:sz w:val="20"/>
                <w:szCs w:val="20"/>
              </w:rPr>
            </w:pPr>
            <w:ins w:id="210" w:author="Connor Lovell" w:date="2024-12-05T13:14:00Z" w16du:dateUtc="2024-12-05T13:14:00Z">
              <w:r>
                <w:rPr>
                  <w:rFonts w:eastAsia="Times New Roman"/>
                  <w:color w:val="000000"/>
                  <w:sz w:val="20"/>
                  <w:szCs w:val="20"/>
                </w:rPr>
                <w:t>D</w:t>
              </w:r>
              <w:r w:rsidRPr="00EE7A33">
                <w:rPr>
                  <w:rFonts w:eastAsia="Times New Roman"/>
                  <w:color w:val="000000"/>
                  <w:sz w:val="20"/>
                  <w:szCs w:val="20"/>
                </w:rPr>
                <w:t>ate-time</w:t>
              </w:r>
              <w:r>
                <w:rPr>
                  <w:rFonts w:eastAsia="Times New Roman"/>
                  <w:color w:val="000000"/>
                  <w:sz w:val="20"/>
                  <w:szCs w:val="20"/>
                </w:rPr>
                <w:t xml:space="preserve"> of first GPS recording</w:t>
              </w:r>
              <w:r w:rsidRPr="00EE7A33">
                <w:rPr>
                  <w:rFonts w:eastAsia="Times New Roman"/>
                  <w:color w:val="000000"/>
                  <w:sz w:val="20"/>
                  <w:szCs w:val="20"/>
                </w:rPr>
                <w:t xml:space="preserve"> </w:t>
              </w:r>
            </w:ins>
          </w:p>
        </w:tc>
        <w:tc>
          <w:tcPr>
            <w:tcW w:w="1276" w:type="dxa"/>
            <w:tcBorders>
              <w:left w:val="nil"/>
              <w:bottom w:val="double" w:sz="6" w:space="0" w:color="auto"/>
              <w:right w:val="nil"/>
            </w:tcBorders>
            <w:shd w:val="clear" w:color="auto" w:fill="auto"/>
            <w:noWrap/>
            <w:vAlign w:val="bottom"/>
            <w:hideMark/>
          </w:tcPr>
          <w:p w14:paraId="5537C2FB" w14:textId="77777777" w:rsidR="00AB674F" w:rsidRPr="00EE7A33" w:rsidRDefault="00AB674F" w:rsidP="00545E4C">
            <w:pPr>
              <w:spacing w:line="240" w:lineRule="auto"/>
              <w:jc w:val="right"/>
              <w:rPr>
                <w:ins w:id="211" w:author="Connor Lovell" w:date="2024-12-05T13:14:00Z" w16du:dateUtc="2024-12-05T13:14:00Z"/>
                <w:rFonts w:eastAsia="Times New Roman"/>
                <w:color w:val="000000"/>
                <w:sz w:val="20"/>
                <w:szCs w:val="20"/>
              </w:rPr>
            </w:pPr>
            <w:ins w:id="212" w:author="Connor Lovell" w:date="2024-12-05T13:14:00Z" w16du:dateUtc="2024-12-05T13:14:00Z">
              <w:r w:rsidRPr="00EE7A33">
                <w:rPr>
                  <w:rFonts w:eastAsia="Times New Roman"/>
                  <w:color w:val="000000"/>
                  <w:sz w:val="20"/>
                  <w:szCs w:val="20"/>
                </w:rPr>
                <w:t>Release tick</w:t>
              </w:r>
            </w:ins>
          </w:p>
        </w:tc>
      </w:tr>
      <w:tr w:rsidR="00AB674F" w:rsidRPr="00EE7A33" w14:paraId="5560C621" w14:textId="77777777" w:rsidTr="00545E4C">
        <w:trPr>
          <w:trHeight w:val="300"/>
          <w:ins w:id="213" w:author="Connor Lovell" w:date="2024-12-05T13:14:00Z"/>
        </w:trPr>
        <w:tc>
          <w:tcPr>
            <w:tcW w:w="495" w:type="dxa"/>
            <w:tcBorders>
              <w:top w:val="nil"/>
              <w:left w:val="nil"/>
              <w:bottom w:val="nil"/>
              <w:right w:val="nil"/>
            </w:tcBorders>
            <w:shd w:val="clear" w:color="auto" w:fill="auto"/>
            <w:noWrap/>
            <w:vAlign w:val="center"/>
            <w:hideMark/>
          </w:tcPr>
          <w:p w14:paraId="4B05A53D" w14:textId="77777777" w:rsidR="00AB674F" w:rsidRPr="00EE7A33" w:rsidRDefault="00AB674F" w:rsidP="00545E4C">
            <w:pPr>
              <w:spacing w:line="240" w:lineRule="auto"/>
              <w:jc w:val="right"/>
              <w:rPr>
                <w:ins w:id="214" w:author="Connor Lovell" w:date="2024-12-05T13:14:00Z" w16du:dateUtc="2024-12-05T13:14:00Z"/>
                <w:rFonts w:eastAsia="Times New Roman"/>
                <w:color w:val="000000"/>
                <w:sz w:val="20"/>
                <w:szCs w:val="20"/>
              </w:rPr>
            </w:pPr>
            <w:ins w:id="215" w:author="Connor Lovell" w:date="2024-12-05T13:14:00Z" w16du:dateUtc="2024-12-05T13:14:00Z">
              <w:r w:rsidRPr="00EE7A33">
                <w:rPr>
                  <w:rFonts w:eastAsia="Times New Roman"/>
                  <w:color w:val="000000"/>
                  <w:sz w:val="20"/>
                  <w:szCs w:val="20"/>
                </w:rPr>
                <w:t>M</w:t>
              </w:r>
            </w:ins>
          </w:p>
        </w:tc>
        <w:tc>
          <w:tcPr>
            <w:tcW w:w="1081" w:type="dxa"/>
            <w:tcBorders>
              <w:top w:val="nil"/>
              <w:left w:val="nil"/>
              <w:bottom w:val="nil"/>
              <w:right w:val="nil"/>
            </w:tcBorders>
            <w:shd w:val="clear" w:color="auto" w:fill="auto"/>
            <w:noWrap/>
            <w:vAlign w:val="center"/>
            <w:hideMark/>
          </w:tcPr>
          <w:p w14:paraId="32A0FAEA" w14:textId="77777777" w:rsidR="00AB674F" w:rsidRPr="00EE7A33" w:rsidRDefault="00AB674F" w:rsidP="00545E4C">
            <w:pPr>
              <w:spacing w:line="240" w:lineRule="auto"/>
              <w:jc w:val="right"/>
              <w:rPr>
                <w:ins w:id="216" w:author="Connor Lovell" w:date="2024-12-05T13:14:00Z" w16du:dateUtc="2024-12-05T13:14:00Z"/>
                <w:rFonts w:eastAsia="Times New Roman"/>
                <w:color w:val="000000"/>
                <w:sz w:val="20"/>
                <w:szCs w:val="20"/>
              </w:rPr>
            </w:pPr>
            <w:ins w:id="217" w:author="Connor Lovell" w:date="2024-12-05T13:14:00Z" w16du:dateUtc="2024-12-05T13:14:00Z">
              <w:r w:rsidRPr="00EE7A33">
                <w:rPr>
                  <w:rFonts w:eastAsia="Times New Roman"/>
                  <w:color w:val="000000"/>
                  <w:sz w:val="20"/>
                  <w:szCs w:val="20"/>
                </w:rPr>
                <w:t>Roberto</w:t>
              </w:r>
            </w:ins>
          </w:p>
        </w:tc>
        <w:tc>
          <w:tcPr>
            <w:tcW w:w="1717" w:type="dxa"/>
            <w:tcBorders>
              <w:top w:val="nil"/>
              <w:left w:val="nil"/>
              <w:bottom w:val="nil"/>
              <w:right w:val="nil"/>
            </w:tcBorders>
            <w:shd w:val="clear" w:color="auto" w:fill="auto"/>
            <w:noWrap/>
            <w:vAlign w:val="center"/>
            <w:hideMark/>
          </w:tcPr>
          <w:p w14:paraId="64C6B01B" w14:textId="77777777" w:rsidR="00AB674F" w:rsidRPr="00EE7A33" w:rsidRDefault="00AB674F" w:rsidP="00545E4C">
            <w:pPr>
              <w:spacing w:line="240" w:lineRule="auto"/>
              <w:jc w:val="right"/>
              <w:rPr>
                <w:ins w:id="218" w:author="Connor Lovell" w:date="2024-12-05T13:14:00Z" w16du:dateUtc="2024-12-05T13:14:00Z"/>
                <w:rFonts w:eastAsia="Times New Roman"/>
                <w:color w:val="000000"/>
                <w:sz w:val="20"/>
                <w:szCs w:val="20"/>
              </w:rPr>
            </w:pPr>
            <w:ins w:id="219" w:author="Connor Lovell" w:date="2024-12-05T13:14:00Z" w16du:dateUtc="2024-12-05T13:14:00Z">
              <w:r w:rsidRPr="00EE7A33">
                <w:rPr>
                  <w:rFonts w:eastAsia="Times New Roman"/>
                  <w:color w:val="000000"/>
                  <w:sz w:val="20"/>
                  <w:szCs w:val="20"/>
                </w:rPr>
                <w:t>North Corsica</w:t>
              </w:r>
            </w:ins>
          </w:p>
        </w:tc>
        <w:tc>
          <w:tcPr>
            <w:tcW w:w="1984" w:type="dxa"/>
            <w:tcBorders>
              <w:top w:val="nil"/>
              <w:left w:val="nil"/>
              <w:bottom w:val="nil"/>
              <w:right w:val="nil"/>
            </w:tcBorders>
            <w:shd w:val="clear" w:color="auto" w:fill="auto"/>
            <w:noWrap/>
            <w:vAlign w:val="center"/>
            <w:hideMark/>
          </w:tcPr>
          <w:p w14:paraId="355EF87E" w14:textId="77777777" w:rsidR="00AB674F" w:rsidRPr="00EE7A33" w:rsidRDefault="00AB674F" w:rsidP="00545E4C">
            <w:pPr>
              <w:spacing w:line="240" w:lineRule="auto"/>
              <w:jc w:val="right"/>
              <w:rPr>
                <w:ins w:id="220" w:author="Connor Lovell" w:date="2024-12-05T13:14:00Z" w16du:dateUtc="2024-12-05T13:14:00Z"/>
                <w:rFonts w:eastAsia="Times New Roman"/>
                <w:color w:val="000000"/>
                <w:sz w:val="20"/>
                <w:szCs w:val="20"/>
              </w:rPr>
            </w:pPr>
            <w:ins w:id="221" w:author="Connor Lovell" w:date="2024-12-05T13:14:00Z" w16du:dateUtc="2024-12-05T13:14:00Z">
              <w:r w:rsidRPr="00EE7A33">
                <w:rPr>
                  <w:rFonts w:eastAsia="Times New Roman"/>
                  <w:color w:val="000000"/>
                  <w:sz w:val="20"/>
                  <w:szCs w:val="20"/>
                </w:rPr>
                <w:t>42.49983 9.07655</w:t>
              </w:r>
            </w:ins>
          </w:p>
        </w:tc>
        <w:tc>
          <w:tcPr>
            <w:tcW w:w="1985" w:type="dxa"/>
            <w:tcBorders>
              <w:top w:val="nil"/>
              <w:left w:val="nil"/>
              <w:bottom w:val="nil"/>
              <w:right w:val="nil"/>
            </w:tcBorders>
            <w:shd w:val="clear" w:color="auto" w:fill="auto"/>
            <w:noWrap/>
            <w:vAlign w:val="center"/>
            <w:hideMark/>
          </w:tcPr>
          <w:p w14:paraId="176FB6D8" w14:textId="77777777" w:rsidR="00AB674F" w:rsidRPr="00EE7A33" w:rsidRDefault="00AB674F" w:rsidP="00545E4C">
            <w:pPr>
              <w:spacing w:line="240" w:lineRule="auto"/>
              <w:jc w:val="right"/>
              <w:rPr>
                <w:ins w:id="222" w:author="Connor Lovell" w:date="2024-12-05T13:14:00Z" w16du:dateUtc="2024-12-05T13:14:00Z"/>
                <w:rFonts w:eastAsia="Times New Roman"/>
                <w:color w:val="000000"/>
                <w:sz w:val="20"/>
                <w:szCs w:val="20"/>
              </w:rPr>
            </w:pPr>
            <w:ins w:id="223" w:author="Connor Lovell" w:date="2024-12-05T13:14:00Z" w16du:dateUtc="2024-12-05T13:14:00Z">
              <w:r w:rsidRPr="00EE7A33">
                <w:rPr>
                  <w:rFonts w:eastAsia="Times New Roman"/>
                  <w:color w:val="000000"/>
                  <w:sz w:val="20"/>
                  <w:szCs w:val="20"/>
                </w:rPr>
                <w:t>16/12/2015 10:00</w:t>
              </w:r>
            </w:ins>
          </w:p>
        </w:tc>
        <w:tc>
          <w:tcPr>
            <w:tcW w:w="1276" w:type="dxa"/>
            <w:tcBorders>
              <w:top w:val="nil"/>
              <w:left w:val="nil"/>
              <w:bottom w:val="nil"/>
              <w:right w:val="nil"/>
            </w:tcBorders>
            <w:shd w:val="clear" w:color="auto" w:fill="auto"/>
            <w:noWrap/>
            <w:vAlign w:val="bottom"/>
            <w:hideMark/>
          </w:tcPr>
          <w:p w14:paraId="33C6315F" w14:textId="77777777" w:rsidR="00AB674F" w:rsidRPr="00EE7A33" w:rsidRDefault="00AB674F" w:rsidP="00545E4C">
            <w:pPr>
              <w:spacing w:line="240" w:lineRule="auto"/>
              <w:jc w:val="right"/>
              <w:rPr>
                <w:ins w:id="224" w:author="Connor Lovell" w:date="2024-12-05T13:14:00Z" w16du:dateUtc="2024-12-05T13:14:00Z"/>
                <w:rFonts w:eastAsia="Times New Roman"/>
                <w:color w:val="000000"/>
                <w:sz w:val="20"/>
                <w:szCs w:val="20"/>
              </w:rPr>
            </w:pPr>
            <w:ins w:id="225" w:author="Connor Lovell" w:date="2024-12-05T13:14:00Z" w16du:dateUtc="2024-12-05T13:14:00Z">
              <w:r w:rsidRPr="00EE7A33">
                <w:rPr>
                  <w:rFonts w:eastAsia="Times New Roman"/>
                  <w:color w:val="000000"/>
                  <w:sz w:val="20"/>
                  <w:szCs w:val="20"/>
                </w:rPr>
                <w:t>0</w:t>
              </w:r>
            </w:ins>
          </w:p>
        </w:tc>
      </w:tr>
      <w:tr w:rsidR="00AB674F" w:rsidRPr="00EE7A33" w14:paraId="04CB0127" w14:textId="77777777" w:rsidTr="00545E4C">
        <w:trPr>
          <w:trHeight w:val="288"/>
          <w:ins w:id="226" w:author="Connor Lovell" w:date="2024-12-05T13:14:00Z"/>
        </w:trPr>
        <w:tc>
          <w:tcPr>
            <w:tcW w:w="495" w:type="dxa"/>
            <w:tcBorders>
              <w:top w:val="nil"/>
              <w:left w:val="nil"/>
              <w:bottom w:val="nil"/>
              <w:right w:val="nil"/>
            </w:tcBorders>
            <w:shd w:val="clear" w:color="auto" w:fill="auto"/>
            <w:noWrap/>
            <w:vAlign w:val="center"/>
            <w:hideMark/>
          </w:tcPr>
          <w:p w14:paraId="7C9DB7CD" w14:textId="77777777" w:rsidR="00AB674F" w:rsidRPr="00EE7A33" w:rsidRDefault="00AB674F" w:rsidP="00545E4C">
            <w:pPr>
              <w:spacing w:line="240" w:lineRule="auto"/>
              <w:jc w:val="right"/>
              <w:rPr>
                <w:ins w:id="227" w:author="Connor Lovell" w:date="2024-12-05T13:14:00Z" w16du:dateUtc="2024-12-05T13:14:00Z"/>
                <w:rFonts w:eastAsia="Times New Roman"/>
                <w:color w:val="000000"/>
                <w:sz w:val="20"/>
                <w:szCs w:val="20"/>
              </w:rPr>
            </w:pPr>
            <w:ins w:id="228"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49A12F2E" w14:textId="77777777" w:rsidR="00AB674F" w:rsidRPr="00EE7A33" w:rsidRDefault="00AB674F" w:rsidP="00545E4C">
            <w:pPr>
              <w:spacing w:line="240" w:lineRule="auto"/>
              <w:jc w:val="right"/>
              <w:rPr>
                <w:ins w:id="229" w:author="Connor Lovell" w:date="2024-12-05T13:14:00Z" w16du:dateUtc="2024-12-05T13:14:00Z"/>
                <w:rFonts w:eastAsia="Times New Roman"/>
                <w:color w:val="000000"/>
                <w:sz w:val="20"/>
                <w:szCs w:val="20"/>
              </w:rPr>
            </w:pPr>
            <w:ins w:id="230" w:author="Connor Lovell" w:date="2024-12-05T13:14:00Z" w16du:dateUtc="2024-12-05T13:14:00Z">
              <w:r w:rsidRPr="00EE7A33">
                <w:rPr>
                  <w:rFonts w:eastAsia="Times New Roman"/>
                  <w:color w:val="000000"/>
                  <w:sz w:val="20"/>
                  <w:szCs w:val="20"/>
                </w:rPr>
                <w:t>Barbara</w:t>
              </w:r>
            </w:ins>
          </w:p>
        </w:tc>
        <w:tc>
          <w:tcPr>
            <w:tcW w:w="1717" w:type="dxa"/>
            <w:tcBorders>
              <w:top w:val="nil"/>
              <w:left w:val="nil"/>
              <w:bottom w:val="nil"/>
              <w:right w:val="nil"/>
            </w:tcBorders>
            <w:shd w:val="clear" w:color="auto" w:fill="auto"/>
            <w:noWrap/>
            <w:vAlign w:val="center"/>
            <w:hideMark/>
          </w:tcPr>
          <w:p w14:paraId="479BCD5B" w14:textId="77777777" w:rsidR="00AB674F" w:rsidRPr="00EE7A33" w:rsidRDefault="00AB674F" w:rsidP="00545E4C">
            <w:pPr>
              <w:spacing w:line="240" w:lineRule="auto"/>
              <w:jc w:val="right"/>
              <w:rPr>
                <w:ins w:id="231" w:author="Connor Lovell" w:date="2024-12-05T13:14:00Z" w16du:dateUtc="2024-12-05T13:14:00Z"/>
                <w:rFonts w:eastAsia="Times New Roman"/>
                <w:color w:val="000000"/>
                <w:sz w:val="20"/>
                <w:szCs w:val="20"/>
              </w:rPr>
            </w:pPr>
            <w:ins w:id="232" w:author="Connor Lovell" w:date="2024-12-05T13:14:00Z" w16du:dateUtc="2024-12-05T13:14:00Z">
              <w:r w:rsidRPr="00EE7A33">
                <w:rPr>
                  <w:rFonts w:eastAsia="Times New Roman"/>
                  <w:color w:val="000000"/>
                  <w:sz w:val="20"/>
                  <w:szCs w:val="20"/>
                </w:rPr>
                <w:t>North Corsica</w:t>
              </w:r>
            </w:ins>
          </w:p>
        </w:tc>
        <w:tc>
          <w:tcPr>
            <w:tcW w:w="1984" w:type="dxa"/>
            <w:tcBorders>
              <w:top w:val="nil"/>
              <w:left w:val="nil"/>
              <w:bottom w:val="nil"/>
              <w:right w:val="nil"/>
            </w:tcBorders>
            <w:shd w:val="clear" w:color="auto" w:fill="auto"/>
            <w:noWrap/>
            <w:vAlign w:val="center"/>
            <w:hideMark/>
          </w:tcPr>
          <w:p w14:paraId="3F21E723" w14:textId="77777777" w:rsidR="00AB674F" w:rsidRPr="00EE7A33" w:rsidRDefault="00AB674F" w:rsidP="00545E4C">
            <w:pPr>
              <w:spacing w:line="240" w:lineRule="auto"/>
              <w:jc w:val="right"/>
              <w:rPr>
                <w:ins w:id="233" w:author="Connor Lovell" w:date="2024-12-05T13:14:00Z" w16du:dateUtc="2024-12-05T13:14:00Z"/>
                <w:rFonts w:eastAsia="Times New Roman"/>
                <w:color w:val="000000"/>
                <w:sz w:val="20"/>
                <w:szCs w:val="20"/>
              </w:rPr>
            </w:pPr>
            <w:ins w:id="234" w:author="Connor Lovell" w:date="2024-12-05T13:14:00Z" w16du:dateUtc="2024-12-05T13:14:00Z">
              <w:r w:rsidRPr="00EE7A33">
                <w:rPr>
                  <w:rFonts w:eastAsia="Times New Roman"/>
                  <w:color w:val="000000"/>
                  <w:sz w:val="20"/>
                  <w:szCs w:val="20"/>
                </w:rPr>
                <w:t>42.49983 9.07655</w:t>
              </w:r>
            </w:ins>
          </w:p>
        </w:tc>
        <w:tc>
          <w:tcPr>
            <w:tcW w:w="1985" w:type="dxa"/>
            <w:tcBorders>
              <w:top w:val="nil"/>
              <w:left w:val="nil"/>
              <w:bottom w:val="nil"/>
              <w:right w:val="nil"/>
            </w:tcBorders>
            <w:shd w:val="clear" w:color="auto" w:fill="auto"/>
            <w:noWrap/>
            <w:vAlign w:val="center"/>
            <w:hideMark/>
          </w:tcPr>
          <w:p w14:paraId="12AD03B5" w14:textId="77777777" w:rsidR="00AB674F" w:rsidRPr="00EE7A33" w:rsidRDefault="00AB674F" w:rsidP="00545E4C">
            <w:pPr>
              <w:spacing w:line="240" w:lineRule="auto"/>
              <w:jc w:val="right"/>
              <w:rPr>
                <w:ins w:id="235" w:author="Connor Lovell" w:date="2024-12-05T13:14:00Z" w16du:dateUtc="2024-12-05T13:14:00Z"/>
                <w:rFonts w:eastAsia="Times New Roman"/>
                <w:color w:val="000000"/>
                <w:sz w:val="20"/>
                <w:szCs w:val="20"/>
              </w:rPr>
            </w:pPr>
            <w:ins w:id="236" w:author="Connor Lovell" w:date="2024-12-05T13:14:00Z" w16du:dateUtc="2024-12-05T13:14:00Z">
              <w:r w:rsidRPr="00EE7A33">
                <w:rPr>
                  <w:rFonts w:eastAsia="Times New Roman"/>
                  <w:color w:val="000000"/>
                  <w:sz w:val="20"/>
                  <w:szCs w:val="20"/>
                </w:rPr>
                <w:t>16/12/2015 10:00</w:t>
              </w:r>
            </w:ins>
          </w:p>
        </w:tc>
        <w:tc>
          <w:tcPr>
            <w:tcW w:w="1276" w:type="dxa"/>
            <w:tcBorders>
              <w:top w:val="nil"/>
              <w:left w:val="nil"/>
              <w:bottom w:val="nil"/>
              <w:right w:val="nil"/>
            </w:tcBorders>
            <w:shd w:val="clear" w:color="auto" w:fill="auto"/>
            <w:noWrap/>
            <w:vAlign w:val="bottom"/>
            <w:hideMark/>
          </w:tcPr>
          <w:p w14:paraId="1273F001" w14:textId="77777777" w:rsidR="00AB674F" w:rsidRPr="00EE7A33" w:rsidRDefault="00AB674F" w:rsidP="00545E4C">
            <w:pPr>
              <w:spacing w:line="240" w:lineRule="auto"/>
              <w:jc w:val="right"/>
              <w:rPr>
                <w:ins w:id="237" w:author="Connor Lovell" w:date="2024-12-05T13:14:00Z" w16du:dateUtc="2024-12-05T13:14:00Z"/>
                <w:rFonts w:eastAsia="Times New Roman"/>
                <w:color w:val="000000"/>
                <w:sz w:val="20"/>
                <w:szCs w:val="20"/>
              </w:rPr>
            </w:pPr>
            <w:ins w:id="238" w:author="Connor Lovell" w:date="2024-12-05T13:14:00Z" w16du:dateUtc="2024-12-05T13:14:00Z">
              <w:r w:rsidRPr="00EE7A33">
                <w:rPr>
                  <w:rFonts w:eastAsia="Times New Roman"/>
                  <w:color w:val="000000"/>
                  <w:sz w:val="20"/>
                  <w:szCs w:val="20"/>
                </w:rPr>
                <w:t>0</w:t>
              </w:r>
            </w:ins>
          </w:p>
        </w:tc>
      </w:tr>
      <w:tr w:rsidR="00AB674F" w:rsidRPr="00EE7A33" w14:paraId="44A7D155" w14:textId="77777777" w:rsidTr="00545E4C">
        <w:trPr>
          <w:trHeight w:val="288"/>
          <w:ins w:id="239" w:author="Connor Lovell" w:date="2024-12-05T13:14:00Z"/>
        </w:trPr>
        <w:tc>
          <w:tcPr>
            <w:tcW w:w="495" w:type="dxa"/>
            <w:tcBorders>
              <w:top w:val="nil"/>
              <w:left w:val="nil"/>
              <w:bottom w:val="nil"/>
              <w:right w:val="nil"/>
            </w:tcBorders>
            <w:shd w:val="clear" w:color="auto" w:fill="auto"/>
            <w:noWrap/>
            <w:vAlign w:val="center"/>
            <w:hideMark/>
          </w:tcPr>
          <w:p w14:paraId="7AF7DDC7" w14:textId="77777777" w:rsidR="00AB674F" w:rsidRPr="00EE7A33" w:rsidRDefault="00AB674F" w:rsidP="00545E4C">
            <w:pPr>
              <w:spacing w:line="240" w:lineRule="auto"/>
              <w:jc w:val="right"/>
              <w:rPr>
                <w:ins w:id="240" w:author="Connor Lovell" w:date="2024-12-05T13:14:00Z" w16du:dateUtc="2024-12-05T13:14:00Z"/>
                <w:rFonts w:eastAsia="Times New Roman"/>
                <w:color w:val="000000"/>
                <w:sz w:val="20"/>
                <w:szCs w:val="20"/>
              </w:rPr>
            </w:pPr>
            <w:ins w:id="241" w:author="Connor Lovell" w:date="2024-12-05T13:14:00Z" w16du:dateUtc="2024-12-05T13:14:00Z">
              <w:r w:rsidRPr="00EE7A33">
                <w:rPr>
                  <w:rFonts w:eastAsia="Times New Roman"/>
                  <w:color w:val="000000"/>
                  <w:sz w:val="20"/>
                  <w:szCs w:val="20"/>
                </w:rPr>
                <w:lastRenderedPageBreak/>
                <w:t>F</w:t>
              </w:r>
            </w:ins>
          </w:p>
        </w:tc>
        <w:tc>
          <w:tcPr>
            <w:tcW w:w="1081" w:type="dxa"/>
            <w:tcBorders>
              <w:top w:val="nil"/>
              <w:left w:val="nil"/>
              <w:bottom w:val="nil"/>
              <w:right w:val="nil"/>
            </w:tcBorders>
            <w:shd w:val="clear" w:color="auto" w:fill="auto"/>
            <w:noWrap/>
            <w:vAlign w:val="center"/>
            <w:hideMark/>
          </w:tcPr>
          <w:p w14:paraId="1204065E" w14:textId="77777777" w:rsidR="00AB674F" w:rsidRPr="00EE7A33" w:rsidRDefault="00AB674F" w:rsidP="00545E4C">
            <w:pPr>
              <w:spacing w:line="240" w:lineRule="auto"/>
              <w:jc w:val="right"/>
              <w:rPr>
                <w:ins w:id="242" w:author="Connor Lovell" w:date="2024-12-05T13:14:00Z" w16du:dateUtc="2024-12-05T13:14:00Z"/>
                <w:rFonts w:eastAsia="Times New Roman"/>
                <w:color w:val="000000"/>
                <w:sz w:val="20"/>
                <w:szCs w:val="20"/>
              </w:rPr>
            </w:pPr>
            <w:ins w:id="243" w:author="Connor Lovell" w:date="2024-12-05T13:14:00Z" w16du:dateUtc="2024-12-05T13:14:00Z">
              <w:r w:rsidRPr="00EE7A33">
                <w:rPr>
                  <w:rFonts w:eastAsia="Times New Roman"/>
                  <w:color w:val="000000"/>
                  <w:sz w:val="20"/>
                  <w:szCs w:val="20"/>
                </w:rPr>
                <w:t>Sara</w:t>
              </w:r>
            </w:ins>
          </w:p>
        </w:tc>
        <w:tc>
          <w:tcPr>
            <w:tcW w:w="1717" w:type="dxa"/>
            <w:tcBorders>
              <w:top w:val="nil"/>
              <w:left w:val="nil"/>
              <w:bottom w:val="nil"/>
              <w:right w:val="nil"/>
            </w:tcBorders>
            <w:shd w:val="clear" w:color="auto" w:fill="auto"/>
            <w:noWrap/>
            <w:vAlign w:val="center"/>
            <w:hideMark/>
          </w:tcPr>
          <w:p w14:paraId="3F750D5B" w14:textId="77777777" w:rsidR="00AB674F" w:rsidRPr="00EE7A33" w:rsidRDefault="00AB674F" w:rsidP="00545E4C">
            <w:pPr>
              <w:spacing w:line="240" w:lineRule="auto"/>
              <w:jc w:val="right"/>
              <w:rPr>
                <w:ins w:id="244" w:author="Connor Lovell" w:date="2024-12-05T13:14:00Z" w16du:dateUtc="2024-12-05T13:14:00Z"/>
                <w:rFonts w:eastAsia="Times New Roman"/>
                <w:color w:val="000000"/>
                <w:sz w:val="20"/>
                <w:szCs w:val="20"/>
              </w:rPr>
            </w:pPr>
            <w:ins w:id="245" w:author="Connor Lovell" w:date="2024-12-05T13:14:00Z" w16du:dateUtc="2024-12-05T13:14:00Z">
              <w:r w:rsidRPr="00EE7A33">
                <w:rPr>
                  <w:rFonts w:eastAsia="Times New Roman"/>
                  <w:color w:val="000000"/>
                  <w:sz w:val="20"/>
                  <w:szCs w:val="20"/>
                </w:rPr>
                <w:t>North Corsica</w:t>
              </w:r>
            </w:ins>
          </w:p>
        </w:tc>
        <w:tc>
          <w:tcPr>
            <w:tcW w:w="1984" w:type="dxa"/>
            <w:tcBorders>
              <w:top w:val="nil"/>
              <w:left w:val="nil"/>
              <w:bottom w:val="nil"/>
              <w:right w:val="nil"/>
            </w:tcBorders>
            <w:shd w:val="clear" w:color="auto" w:fill="auto"/>
            <w:noWrap/>
            <w:vAlign w:val="center"/>
            <w:hideMark/>
          </w:tcPr>
          <w:p w14:paraId="088E214C" w14:textId="77777777" w:rsidR="00AB674F" w:rsidRPr="00EE7A33" w:rsidRDefault="00AB674F" w:rsidP="00545E4C">
            <w:pPr>
              <w:spacing w:line="240" w:lineRule="auto"/>
              <w:jc w:val="right"/>
              <w:rPr>
                <w:ins w:id="246" w:author="Connor Lovell" w:date="2024-12-05T13:14:00Z" w16du:dateUtc="2024-12-05T13:14:00Z"/>
                <w:rFonts w:eastAsia="Times New Roman"/>
                <w:color w:val="000000"/>
                <w:sz w:val="20"/>
                <w:szCs w:val="20"/>
              </w:rPr>
            </w:pPr>
            <w:ins w:id="247" w:author="Connor Lovell" w:date="2024-12-05T13:14:00Z" w16du:dateUtc="2024-12-05T13:14:00Z">
              <w:r w:rsidRPr="00EE7A33">
                <w:rPr>
                  <w:rFonts w:eastAsia="Times New Roman"/>
                  <w:color w:val="000000"/>
                  <w:sz w:val="20"/>
                  <w:szCs w:val="20"/>
                </w:rPr>
                <w:t>42.49983 9.07655</w:t>
              </w:r>
            </w:ins>
          </w:p>
        </w:tc>
        <w:tc>
          <w:tcPr>
            <w:tcW w:w="1985" w:type="dxa"/>
            <w:tcBorders>
              <w:top w:val="nil"/>
              <w:left w:val="nil"/>
              <w:bottom w:val="nil"/>
              <w:right w:val="nil"/>
            </w:tcBorders>
            <w:shd w:val="clear" w:color="auto" w:fill="auto"/>
            <w:noWrap/>
            <w:vAlign w:val="center"/>
            <w:hideMark/>
          </w:tcPr>
          <w:p w14:paraId="4FA00DCA" w14:textId="77777777" w:rsidR="00AB674F" w:rsidRPr="00EE7A33" w:rsidRDefault="00AB674F" w:rsidP="00545E4C">
            <w:pPr>
              <w:spacing w:line="240" w:lineRule="auto"/>
              <w:jc w:val="right"/>
              <w:rPr>
                <w:ins w:id="248" w:author="Connor Lovell" w:date="2024-12-05T13:14:00Z" w16du:dateUtc="2024-12-05T13:14:00Z"/>
                <w:rFonts w:eastAsia="Times New Roman"/>
                <w:color w:val="000000"/>
                <w:sz w:val="20"/>
                <w:szCs w:val="20"/>
              </w:rPr>
            </w:pPr>
            <w:ins w:id="249" w:author="Connor Lovell" w:date="2024-12-05T13:14:00Z" w16du:dateUtc="2024-12-05T13:14:00Z">
              <w:r w:rsidRPr="00EE7A33">
                <w:rPr>
                  <w:rFonts w:eastAsia="Times New Roman"/>
                  <w:color w:val="000000"/>
                  <w:sz w:val="20"/>
                  <w:szCs w:val="20"/>
                </w:rPr>
                <w:t>17/12/2015 22:00</w:t>
              </w:r>
            </w:ins>
          </w:p>
        </w:tc>
        <w:tc>
          <w:tcPr>
            <w:tcW w:w="1276" w:type="dxa"/>
            <w:tcBorders>
              <w:top w:val="nil"/>
              <w:left w:val="nil"/>
              <w:bottom w:val="nil"/>
              <w:right w:val="nil"/>
            </w:tcBorders>
            <w:shd w:val="clear" w:color="auto" w:fill="auto"/>
            <w:noWrap/>
            <w:vAlign w:val="bottom"/>
            <w:hideMark/>
          </w:tcPr>
          <w:p w14:paraId="4A3DEC87" w14:textId="77777777" w:rsidR="00AB674F" w:rsidRPr="00EE7A33" w:rsidRDefault="00AB674F" w:rsidP="00545E4C">
            <w:pPr>
              <w:spacing w:line="240" w:lineRule="auto"/>
              <w:jc w:val="right"/>
              <w:rPr>
                <w:ins w:id="250" w:author="Connor Lovell" w:date="2024-12-05T13:14:00Z" w16du:dateUtc="2024-12-05T13:14:00Z"/>
                <w:rFonts w:eastAsia="Times New Roman"/>
                <w:color w:val="000000"/>
                <w:sz w:val="20"/>
                <w:szCs w:val="20"/>
              </w:rPr>
            </w:pPr>
            <w:ins w:id="251" w:author="Connor Lovell" w:date="2024-12-05T13:14:00Z" w16du:dateUtc="2024-12-05T13:14:00Z">
              <w:r w:rsidRPr="00EE7A33">
                <w:rPr>
                  <w:rFonts w:eastAsia="Times New Roman"/>
                  <w:color w:val="000000"/>
                  <w:sz w:val="20"/>
                  <w:szCs w:val="20"/>
                </w:rPr>
                <w:t>3</w:t>
              </w:r>
            </w:ins>
          </w:p>
        </w:tc>
      </w:tr>
      <w:tr w:rsidR="00AB674F" w:rsidRPr="00EE7A33" w14:paraId="3475430E" w14:textId="77777777" w:rsidTr="00545E4C">
        <w:trPr>
          <w:trHeight w:val="288"/>
          <w:ins w:id="252" w:author="Connor Lovell" w:date="2024-12-05T13:14:00Z"/>
        </w:trPr>
        <w:tc>
          <w:tcPr>
            <w:tcW w:w="495" w:type="dxa"/>
            <w:tcBorders>
              <w:top w:val="nil"/>
              <w:left w:val="nil"/>
              <w:bottom w:val="nil"/>
              <w:right w:val="nil"/>
            </w:tcBorders>
            <w:shd w:val="clear" w:color="auto" w:fill="auto"/>
            <w:noWrap/>
            <w:vAlign w:val="center"/>
            <w:hideMark/>
          </w:tcPr>
          <w:p w14:paraId="75167EFF" w14:textId="77777777" w:rsidR="00AB674F" w:rsidRPr="00EE7A33" w:rsidRDefault="00AB674F" w:rsidP="00545E4C">
            <w:pPr>
              <w:spacing w:line="240" w:lineRule="auto"/>
              <w:jc w:val="right"/>
              <w:rPr>
                <w:ins w:id="253" w:author="Connor Lovell" w:date="2024-12-05T13:14:00Z" w16du:dateUtc="2024-12-05T13:14:00Z"/>
                <w:rFonts w:eastAsia="Times New Roman"/>
                <w:color w:val="000000"/>
                <w:sz w:val="20"/>
                <w:szCs w:val="20"/>
              </w:rPr>
            </w:pPr>
            <w:ins w:id="254"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7B12E3A9" w14:textId="77777777" w:rsidR="00AB674F" w:rsidRPr="00EE7A33" w:rsidRDefault="00AB674F" w:rsidP="00545E4C">
            <w:pPr>
              <w:spacing w:line="240" w:lineRule="auto"/>
              <w:jc w:val="right"/>
              <w:rPr>
                <w:ins w:id="255" w:author="Connor Lovell" w:date="2024-12-05T13:14:00Z" w16du:dateUtc="2024-12-05T13:14:00Z"/>
                <w:rFonts w:eastAsia="Times New Roman"/>
                <w:color w:val="000000"/>
                <w:sz w:val="20"/>
                <w:szCs w:val="20"/>
              </w:rPr>
            </w:pPr>
            <w:ins w:id="256" w:author="Connor Lovell" w:date="2024-12-05T13:14:00Z" w16du:dateUtc="2024-12-05T13:14:00Z">
              <w:r w:rsidRPr="00EE7A33">
                <w:rPr>
                  <w:rFonts w:eastAsia="Times New Roman"/>
                  <w:color w:val="000000"/>
                  <w:sz w:val="20"/>
                  <w:szCs w:val="20"/>
                </w:rPr>
                <w:t>Giulia</w:t>
              </w:r>
            </w:ins>
          </w:p>
        </w:tc>
        <w:tc>
          <w:tcPr>
            <w:tcW w:w="1717" w:type="dxa"/>
            <w:tcBorders>
              <w:top w:val="nil"/>
              <w:left w:val="nil"/>
              <w:bottom w:val="nil"/>
              <w:right w:val="nil"/>
            </w:tcBorders>
            <w:shd w:val="clear" w:color="auto" w:fill="auto"/>
            <w:noWrap/>
            <w:vAlign w:val="center"/>
            <w:hideMark/>
          </w:tcPr>
          <w:p w14:paraId="1EB4C14F" w14:textId="77777777" w:rsidR="00AB674F" w:rsidRPr="00EE7A33" w:rsidRDefault="00AB674F" w:rsidP="00545E4C">
            <w:pPr>
              <w:spacing w:line="240" w:lineRule="auto"/>
              <w:jc w:val="right"/>
              <w:rPr>
                <w:ins w:id="257" w:author="Connor Lovell" w:date="2024-12-05T13:14:00Z" w16du:dateUtc="2024-12-05T13:14:00Z"/>
                <w:rFonts w:eastAsia="Times New Roman"/>
                <w:color w:val="000000"/>
                <w:sz w:val="20"/>
                <w:szCs w:val="20"/>
              </w:rPr>
            </w:pPr>
            <w:proofErr w:type="spellStart"/>
            <w:ins w:id="258"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1768B15E" w14:textId="77777777" w:rsidR="00AB674F" w:rsidRPr="00EE7A33" w:rsidRDefault="00AB674F" w:rsidP="00545E4C">
            <w:pPr>
              <w:spacing w:line="240" w:lineRule="auto"/>
              <w:jc w:val="right"/>
              <w:rPr>
                <w:ins w:id="259" w:author="Connor Lovell" w:date="2024-12-05T13:14:00Z" w16du:dateUtc="2024-12-05T13:14:00Z"/>
                <w:rFonts w:eastAsia="Times New Roman"/>
                <w:color w:val="000000"/>
                <w:sz w:val="20"/>
                <w:szCs w:val="20"/>
              </w:rPr>
            </w:pPr>
            <w:ins w:id="260" w:author="Connor Lovell" w:date="2024-12-05T13:14:00Z" w16du:dateUtc="2024-12-05T13:14:00Z">
              <w:r w:rsidRPr="00EE7A33">
                <w:rPr>
                  <w:rFonts w:eastAsia="Times New Roman"/>
                  <w:color w:val="000000"/>
                  <w:sz w:val="20"/>
                  <w:szCs w:val="20"/>
                </w:rPr>
                <w:t>42.24787 9.16314</w:t>
              </w:r>
            </w:ins>
          </w:p>
        </w:tc>
        <w:tc>
          <w:tcPr>
            <w:tcW w:w="1985" w:type="dxa"/>
            <w:tcBorders>
              <w:top w:val="nil"/>
              <w:left w:val="nil"/>
              <w:bottom w:val="nil"/>
              <w:right w:val="nil"/>
            </w:tcBorders>
            <w:shd w:val="clear" w:color="auto" w:fill="auto"/>
            <w:noWrap/>
            <w:vAlign w:val="center"/>
            <w:hideMark/>
          </w:tcPr>
          <w:p w14:paraId="2669296F" w14:textId="77777777" w:rsidR="00AB674F" w:rsidRPr="00EE7A33" w:rsidRDefault="00AB674F" w:rsidP="00545E4C">
            <w:pPr>
              <w:spacing w:line="240" w:lineRule="auto"/>
              <w:jc w:val="right"/>
              <w:rPr>
                <w:ins w:id="261" w:author="Connor Lovell" w:date="2024-12-05T13:14:00Z" w16du:dateUtc="2024-12-05T13:14:00Z"/>
                <w:rFonts w:eastAsia="Times New Roman"/>
                <w:color w:val="000000"/>
                <w:sz w:val="20"/>
                <w:szCs w:val="20"/>
              </w:rPr>
            </w:pPr>
            <w:ins w:id="262" w:author="Connor Lovell" w:date="2024-12-05T13:14:00Z" w16du:dateUtc="2024-12-05T13:14:00Z">
              <w:r w:rsidRPr="00EE7A33">
                <w:rPr>
                  <w:rFonts w:eastAsia="Times New Roman"/>
                  <w:color w:val="000000"/>
                  <w:sz w:val="20"/>
                  <w:szCs w:val="20"/>
                </w:rPr>
                <w:t>16/03/2016 10:00</w:t>
              </w:r>
            </w:ins>
          </w:p>
        </w:tc>
        <w:tc>
          <w:tcPr>
            <w:tcW w:w="1276" w:type="dxa"/>
            <w:tcBorders>
              <w:top w:val="nil"/>
              <w:left w:val="nil"/>
              <w:bottom w:val="nil"/>
              <w:right w:val="nil"/>
            </w:tcBorders>
            <w:shd w:val="clear" w:color="auto" w:fill="auto"/>
            <w:noWrap/>
            <w:vAlign w:val="bottom"/>
            <w:hideMark/>
          </w:tcPr>
          <w:p w14:paraId="2B674956" w14:textId="77777777" w:rsidR="00AB674F" w:rsidRPr="00EE7A33" w:rsidRDefault="00AB674F" w:rsidP="00545E4C">
            <w:pPr>
              <w:spacing w:line="240" w:lineRule="auto"/>
              <w:jc w:val="right"/>
              <w:rPr>
                <w:ins w:id="263" w:author="Connor Lovell" w:date="2024-12-05T13:14:00Z" w16du:dateUtc="2024-12-05T13:14:00Z"/>
                <w:rFonts w:eastAsia="Times New Roman"/>
                <w:color w:val="000000"/>
                <w:sz w:val="20"/>
                <w:szCs w:val="20"/>
              </w:rPr>
            </w:pPr>
            <w:ins w:id="264" w:author="Connor Lovell" w:date="2024-12-05T13:14:00Z" w16du:dateUtc="2024-12-05T13:14:00Z">
              <w:r w:rsidRPr="00EE7A33">
                <w:rPr>
                  <w:rFonts w:eastAsia="Times New Roman"/>
                  <w:color w:val="000000"/>
                  <w:sz w:val="20"/>
                  <w:szCs w:val="20"/>
                </w:rPr>
                <w:t>182</w:t>
              </w:r>
            </w:ins>
          </w:p>
        </w:tc>
      </w:tr>
      <w:tr w:rsidR="00AB674F" w:rsidRPr="00EE7A33" w14:paraId="0E3EDC48" w14:textId="77777777" w:rsidTr="00545E4C">
        <w:trPr>
          <w:trHeight w:val="288"/>
          <w:ins w:id="265" w:author="Connor Lovell" w:date="2024-12-05T13:14:00Z"/>
        </w:trPr>
        <w:tc>
          <w:tcPr>
            <w:tcW w:w="495" w:type="dxa"/>
            <w:tcBorders>
              <w:top w:val="nil"/>
              <w:left w:val="nil"/>
              <w:bottom w:val="nil"/>
              <w:right w:val="nil"/>
            </w:tcBorders>
            <w:shd w:val="clear" w:color="auto" w:fill="auto"/>
            <w:noWrap/>
            <w:vAlign w:val="center"/>
            <w:hideMark/>
          </w:tcPr>
          <w:p w14:paraId="119A4F9F" w14:textId="77777777" w:rsidR="00AB674F" w:rsidRPr="00EE7A33" w:rsidRDefault="00AB674F" w:rsidP="00545E4C">
            <w:pPr>
              <w:spacing w:line="240" w:lineRule="auto"/>
              <w:jc w:val="right"/>
              <w:rPr>
                <w:ins w:id="266" w:author="Connor Lovell" w:date="2024-12-05T13:14:00Z" w16du:dateUtc="2024-12-05T13:14:00Z"/>
                <w:rFonts w:eastAsia="Times New Roman"/>
                <w:color w:val="000000"/>
                <w:sz w:val="20"/>
                <w:szCs w:val="20"/>
              </w:rPr>
            </w:pPr>
            <w:ins w:id="267" w:author="Connor Lovell" w:date="2024-12-05T13:14:00Z" w16du:dateUtc="2024-12-05T13:14:00Z">
              <w:r w:rsidRPr="00EE7A33">
                <w:rPr>
                  <w:rFonts w:eastAsia="Times New Roman"/>
                  <w:color w:val="000000"/>
                  <w:sz w:val="20"/>
                  <w:szCs w:val="20"/>
                </w:rPr>
                <w:t>M</w:t>
              </w:r>
            </w:ins>
          </w:p>
        </w:tc>
        <w:tc>
          <w:tcPr>
            <w:tcW w:w="1081" w:type="dxa"/>
            <w:tcBorders>
              <w:top w:val="nil"/>
              <w:left w:val="nil"/>
              <w:bottom w:val="nil"/>
              <w:right w:val="nil"/>
            </w:tcBorders>
            <w:shd w:val="clear" w:color="auto" w:fill="auto"/>
            <w:noWrap/>
            <w:vAlign w:val="center"/>
            <w:hideMark/>
          </w:tcPr>
          <w:p w14:paraId="67ED50F0" w14:textId="77777777" w:rsidR="00AB674F" w:rsidRPr="00EE7A33" w:rsidRDefault="00AB674F" w:rsidP="00545E4C">
            <w:pPr>
              <w:spacing w:line="240" w:lineRule="auto"/>
              <w:jc w:val="right"/>
              <w:rPr>
                <w:ins w:id="268" w:author="Connor Lovell" w:date="2024-12-05T13:14:00Z" w16du:dateUtc="2024-12-05T13:14:00Z"/>
                <w:rFonts w:eastAsia="Times New Roman"/>
                <w:color w:val="000000"/>
                <w:sz w:val="20"/>
                <w:szCs w:val="20"/>
              </w:rPr>
            </w:pPr>
            <w:proofErr w:type="spellStart"/>
            <w:ins w:id="269" w:author="Connor Lovell" w:date="2024-12-05T13:14:00Z" w16du:dateUtc="2024-12-05T13:14:00Z">
              <w:r w:rsidRPr="00EE7A33">
                <w:rPr>
                  <w:rFonts w:eastAsia="Times New Roman"/>
                  <w:color w:val="000000"/>
                  <w:sz w:val="20"/>
                  <w:szCs w:val="20"/>
                </w:rPr>
                <w:t>Dioniggi</w:t>
              </w:r>
              <w:proofErr w:type="spellEnd"/>
            </w:ins>
          </w:p>
        </w:tc>
        <w:tc>
          <w:tcPr>
            <w:tcW w:w="1717" w:type="dxa"/>
            <w:tcBorders>
              <w:top w:val="nil"/>
              <w:left w:val="nil"/>
              <w:bottom w:val="nil"/>
              <w:right w:val="nil"/>
            </w:tcBorders>
            <w:shd w:val="clear" w:color="auto" w:fill="auto"/>
            <w:noWrap/>
            <w:vAlign w:val="center"/>
            <w:hideMark/>
          </w:tcPr>
          <w:p w14:paraId="164700A6" w14:textId="77777777" w:rsidR="00AB674F" w:rsidRPr="00EE7A33" w:rsidRDefault="00AB674F" w:rsidP="00545E4C">
            <w:pPr>
              <w:spacing w:line="240" w:lineRule="auto"/>
              <w:jc w:val="right"/>
              <w:rPr>
                <w:ins w:id="270" w:author="Connor Lovell" w:date="2024-12-05T13:14:00Z" w16du:dateUtc="2024-12-05T13:14:00Z"/>
                <w:rFonts w:eastAsia="Times New Roman"/>
                <w:color w:val="000000"/>
                <w:sz w:val="20"/>
                <w:szCs w:val="20"/>
              </w:rPr>
            </w:pPr>
            <w:proofErr w:type="spellStart"/>
            <w:ins w:id="271"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3CF0A4A4" w14:textId="77777777" w:rsidR="00AB674F" w:rsidRPr="00EE7A33" w:rsidRDefault="00AB674F" w:rsidP="00545E4C">
            <w:pPr>
              <w:spacing w:line="240" w:lineRule="auto"/>
              <w:jc w:val="right"/>
              <w:rPr>
                <w:ins w:id="272" w:author="Connor Lovell" w:date="2024-12-05T13:14:00Z" w16du:dateUtc="2024-12-05T13:14:00Z"/>
                <w:rFonts w:eastAsia="Times New Roman"/>
                <w:color w:val="000000"/>
                <w:sz w:val="20"/>
                <w:szCs w:val="20"/>
              </w:rPr>
            </w:pPr>
            <w:ins w:id="273" w:author="Connor Lovell" w:date="2024-12-05T13:14:00Z" w16du:dateUtc="2024-12-05T13:14:00Z">
              <w:r w:rsidRPr="00EE7A33">
                <w:rPr>
                  <w:rFonts w:eastAsia="Times New Roman"/>
                  <w:color w:val="000000"/>
                  <w:sz w:val="20"/>
                  <w:szCs w:val="20"/>
                </w:rPr>
                <w:t>42.24787 9.16314</w:t>
              </w:r>
            </w:ins>
          </w:p>
        </w:tc>
        <w:tc>
          <w:tcPr>
            <w:tcW w:w="1985" w:type="dxa"/>
            <w:tcBorders>
              <w:top w:val="nil"/>
              <w:left w:val="nil"/>
              <w:bottom w:val="nil"/>
              <w:right w:val="nil"/>
            </w:tcBorders>
            <w:shd w:val="clear" w:color="auto" w:fill="auto"/>
            <w:noWrap/>
            <w:vAlign w:val="center"/>
            <w:hideMark/>
          </w:tcPr>
          <w:p w14:paraId="76E8F43A" w14:textId="77777777" w:rsidR="00AB674F" w:rsidRPr="00EE7A33" w:rsidRDefault="00AB674F" w:rsidP="00545E4C">
            <w:pPr>
              <w:spacing w:line="240" w:lineRule="auto"/>
              <w:jc w:val="right"/>
              <w:rPr>
                <w:ins w:id="274" w:author="Connor Lovell" w:date="2024-12-05T13:14:00Z" w16du:dateUtc="2024-12-05T13:14:00Z"/>
                <w:rFonts w:eastAsia="Times New Roman"/>
                <w:color w:val="000000"/>
                <w:sz w:val="20"/>
                <w:szCs w:val="20"/>
              </w:rPr>
            </w:pPr>
            <w:ins w:id="275" w:author="Connor Lovell" w:date="2024-12-05T13:14:00Z" w16du:dateUtc="2024-12-05T13:14:00Z">
              <w:r w:rsidRPr="00EE7A33">
                <w:rPr>
                  <w:rFonts w:eastAsia="Times New Roman"/>
                  <w:color w:val="000000"/>
                  <w:sz w:val="20"/>
                  <w:szCs w:val="20"/>
                </w:rPr>
                <w:t>16/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61EE4E4D" w14:textId="77777777" w:rsidR="00AB674F" w:rsidRPr="00EE7A33" w:rsidRDefault="00AB674F" w:rsidP="00545E4C">
            <w:pPr>
              <w:spacing w:line="240" w:lineRule="auto"/>
              <w:jc w:val="right"/>
              <w:rPr>
                <w:ins w:id="276" w:author="Connor Lovell" w:date="2024-12-05T13:14:00Z" w16du:dateUtc="2024-12-05T13:14:00Z"/>
                <w:rFonts w:eastAsia="Times New Roman"/>
                <w:color w:val="000000"/>
                <w:sz w:val="20"/>
                <w:szCs w:val="20"/>
              </w:rPr>
            </w:pPr>
            <w:ins w:id="277" w:author="Connor Lovell" w:date="2024-12-05T13:14:00Z" w16du:dateUtc="2024-12-05T13:14:00Z">
              <w:r w:rsidRPr="00EE7A33">
                <w:rPr>
                  <w:rFonts w:eastAsia="Times New Roman"/>
                  <w:color w:val="000000"/>
                  <w:sz w:val="20"/>
                  <w:szCs w:val="20"/>
                </w:rPr>
                <w:t>182</w:t>
              </w:r>
            </w:ins>
          </w:p>
        </w:tc>
      </w:tr>
      <w:tr w:rsidR="00AB674F" w:rsidRPr="00EE7A33" w14:paraId="66DDBDFC" w14:textId="77777777" w:rsidTr="00545E4C">
        <w:trPr>
          <w:trHeight w:val="288"/>
          <w:ins w:id="278" w:author="Connor Lovell" w:date="2024-12-05T13:14:00Z"/>
        </w:trPr>
        <w:tc>
          <w:tcPr>
            <w:tcW w:w="495" w:type="dxa"/>
            <w:tcBorders>
              <w:top w:val="nil"/>
              <w:left w:val="nil"/>
              <w:bottom w:val="nil"/>
              <w:right w:val="nil"/>
            </w:tcBorders>
            <w:shd w:val="clear" w:color="auto" w:fill="auto"/>
            <w:noWrap/>
            <w:vAlign w:val="center"/>
            <w:hideMark/>
          </w:tcPr>
          <w:p w14:paraId="1C9576BF" w14:textId="77777777" w:rsidR="00AB674F" w:rsidRPr="00EE7A33" w:rsidRDefault="00AB674F" w:rsidP="00545E4C">
            <w:pPr>
              <w:spacing w:line="240" w:lineRule="auto"/>
              <w:jc w:val="right"/>
              <w:rPr>
                <w:ins w:id="279" w:author="Connor Lovell" w:date="2024-12-05T13:14:00Z" w16du:dateUtc="2024-12-05T13:14:00Z"/>
                <w:rFonts w:eastAsia="Times New Roman"/>
                <w:color w:val="000000"/>
                <w:sz w:val="20"/>
                <w:szCs w:val="20"/>
              </w:rPr>
            </w:pPr>
            <w:ins w:id="280" w:author="Connor Lovell" w:date="2024-12-05T13:14:00Z" w16du:dateUtc="2024-12-05T13:14:00Z">
              <w:r w:rsidRPr="00EE7A33">
                <w:rPr>
                  <w:rFonts w:eastAsia="Times New Roman"/>
                  <w:color w:val="000000"/>
                  <w:sz w:val="20"/>
                  <w:szCs w:val="20"/>
                </w:rPr>
                <w:t>M</w:t>
              </w:r>
            </w:ins>
          </w:p>
        </w:tc>
        <w:tc>
          <w:tcPr>
            <w:tcW w:w="1081" w:type="dxa"/>
            <w:tcBorders>
              <w:top w:val="nil"/>
              <w:left w:val="nil"/>
              <w:bottom w:val="nil"/>
              <w:right w:val="nil"/>
            </w:tcBorders>
            <w:shd w:val="clear" w:color="auto" w:fill="auto"/>
            <w:noWrap/>
            <w:vAlign w:val="center"/>
            <w:hideMark/>
          </w:tcPr>
          <w:p w14:paraId="2CF946E5" w14:textId="77777777" w:rsidR="00AB674F" w:rsidRPr="00EE7A33" w:rsidRDefault="00AB674F" w:rsidP="00545E4C">
            <w:pPr>
              <w:spacing w:line="240" w:lineRule="auto"/>
              <w:jc w:val="right"/>
              <w:rPr>
                <w:ins w:id="281" w:author="Connor Lovell" w:date="2024-12-05T13:14:00Z" w16du:dateUtc="2024-12-05T13:14:00Z"/>
                <w:rFonts w:eastAsia="Times New Roman"/>
                <w:color w:val="000000"/>
                <w:sz w:val="20"/>
                <w:szCs w:val="20"/>
              </w:rPr>
            </w:pPr>
            <w:ins w:id="282" w:author="Connor Lovell" w:date="2024-12-05T13:14:00Z" w16du:dateUtc="2024-12-05T13:14:00Z">
              <w:r w:rsidRPr="00EE7A33">
                <w:rPr>
                  <w:rFonts w:eastAsia="Times New Roman"/>
                  <w:color w:val="000000"/>
                  <w:sz w:val="20"/>
                  <w:szCs w:val="20"/>
                </w:rPr>
                <w:t>Lucio</w:t>
              </w:r>
            </w:ins>
          </w:p>
        </w:tc>
        <w:tc>
          <w:tcPr>
            <w:tcW w:w="1717" w:type="dxa"/>
            <w:tcBorders>
              <w:top w:val="nil"/>
              <w:left w:val="nil"/>
              <w:bottom w:val="nil"/>
              <w:right w:val="nil"/>
            </w:tcBorders>
            <w:shd w:val="clear" w:color="auto" w:fill="auto"/>
            <w:noWrap/>
            <w:vAlign w:val="center"/>
            <w:hideMark/>
          </w:tcPr>
          <w:p w14:paraId="722179EF" w14:textId="77777777" w:rsidR="00AB674F" w:rsidRPr="00EE7A33" w:rsidRDefault="00AB674F" w:rsidP="00545E4C">
            <w:pPr>
              <w:spacing w:line="240" w:lineRule="auto"/>
              <w:jc w:val="right"/>
              <w:rPr>
                <w:ins w:id="283" w:author="Connor Lovell" w:date="2024-12-05T13:14:00Z" w16du:dateUtc="2024-12-05T13:14:00Z"/>
                <w:rFonts w:eastAsia="Times New Roman"/>
                <w:color w:val="000000"/>
                <w:sz w:val="20"/>
                <w:szCs w:val="20"/>
              </w:rPr>
            </w:pPr>
            <w:proofErr w:type="spellStart"/>
            <w:ins w:id="284"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094FAF41" w14:textId="77777777" w:rsidR="00AB674F" w:rsidRPr="00EE7A33" w:rsidRDefault="00AB674F" w:rsidP="00545E4C">
            <w:pPr>
              <w:spacing w:line="240" w:lineRule="auto"/>
              <w:jc w:val="right"/>
              <w:rPr>
                <w:ins w:id="285" w:author="Connor Lovell" w:date="2024-12-05T13:14:00Z" w16du:dateUtc="2024-12-05T13:14:00Z"/>
                <w:rFonts w:eastAsia="Times New Roman"/>
                <w:color w:val="000000"/>
                <w:sz w:val="20"/>
                <w:szCs w:val="20"/>
              </w:rPr>
            </w:pPr>
            <w:ins w:id="286" w:author="Connor Lovell" w:date="2024-12-05T13:14:00Z" w16du:dateUtc="2024-12-05T13:14:00Z">
              <w:r w:rsidRPr="00EE7A33">
                <w:rPr>
                  <w:rFonts w:eastAsia="Times New Roman"/>
                  <w:color w:val="000000"/>
                  <w:sz w:val="20"/>
                  <w:szCs w:val="20"/>
                </w:rPr>
                <w:t>42.24787 9.16314</w:t>
              </w:r>
            </w:ins>
          </w:p>
        </w:tc>
        <w:tc>
          <w:tcPr>
            <w:tcW w:w="1985" w:type="dxa"/>
            <w:tcBorders>
              <w:top w:val="nil"/>
              <w:left w:val="nil"/>
              <w:bottom w:val="nil"/>
              <w:right w:val="nil"/>
            </w:tcBorders>
            <w:shd w:val="clear" w:color="auto" w:fill="auto"/>
            <w:noWrap/>
            <w:vAlign w:val="center"/>
            <w:hideMark/>
          </w:tcPr>
          <w:p w14:paraId="5102F39B" w14:textId="77777777" w:rsidR="00AB674F" w:rsidRPr="00EE7A33" w:rsidRDefault="00AB674F" w:rsidP="00545E4C">
            <w:pPr>
              <w:spacing w:line="240" w:lineRule="auto"/>
              <w:jc w:val="right"/>
              <w:rPr>
                <w:ins w:id="287" w:author="Connor Lovell" w:date="2024-12-05T13:14:00Z" w16du:dateUtc="2024-12-05T13:14:00Z"/>
                <w:rFonts w:eastAsia="Times New Roman"/>
                <w:color w:val="000000"/>
                <w:sz w:val="20"/>
                <w:szCs w:val="20"/>
              </w:rPr>
            </w:pPr>
            <w:ins w:id="288" w:author="Connor Lovell" w:date="2024-12-05T13:14:00Z" w16du:dateUtc="2024-12-05T13:14:00Z">
              <w:r w:rsidRPr="00EE7A33">
                <w:rPr>
                  <w:rFonts w:eastAsia="Times New Roman"/>
                  <w:color w:val="000000"/>
                  <w:sz w:val="20"/>
                  <w:szCs w:val="20"/>
                </w:rPr>
                <w:t>16/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7948547A" w14:textId="77777777" w:rsidR="00AB674F" w:rsidRPr="00EE7A33" w:rsidRDefault="00AB674F" w:rsidP="00545E4C">
            <w:pPr>
              <w:spacing w:line="240" w:lineRule="auto"/>
              <w:jc w:val="right"/>
              <w:rPr>
                <w:ins w:id="289" w:author="Connor Lovell" w:date="2024-12-05T13:14:00Z" w16du:dateUtc="2024-12-05T13:14:00Z"/>
                <w:rFonts w:eastAsia="Times New Roman"/>
                <w:color w:val="000000"/>
                <w:sz w:val="20"/>
                <w:szCs w:val="20"/>
              </w:rPr>
            </w:pPr>
            <w:ins w:id="290" w:author="Connor Lovell" w:date="2024-12-05T13:14:00Z" w16du:dateUtc="2024-12-05T13:14:00Z">
              <w:r w:rsidRPr="00EE7A33">
                <w:rPr>
                  <w:rFonts w:eastAsia="Times New Roman"/>
                  <w:color w:val="000000"/>
                  <w:sz w:val="20"/>
                  <w:szCs w:val="20"/>
                </w:rPr>
                <w:t>182</w:t>
              </w:r>
            </w:ins>
          </w:p>
        </w:tc>
      </w:tr>
      <w:tr w:rsidR="00AB674F" w:rsidRPr="00EE7A33" w14:paraId="11BF53AD" w14:textId="77777777" w:rsidTr="00545E4C">
        <w:trPr>
          <w:trHeight w:val="288"/>
          <w:ins w:id="291" w:author="Connor Lovell" w:date="2024-12-05T13:14:00Z"/>
        </w:trPr>
        <w:tc>
          <w:tcPr>
            <w:tcW w:w="495" w:type="dxa"/>
            <w:tcBorders>
              <w:top w:val="nil"/>
              <w:left w:val="nil"/>
              <w:bottom w:val="nil"/>
              <w:right w:val="nil"/>
            </w:tcBorders>
            <w:shd w:val="clear" w:color="auto" w:fill="auto"/>
            <w:noWrap/>
            <w:vAlign w:val="center"/>
            <w:hideMark/>
          </w:tcPr>
          <w:p w14:paraId="63CE5B84" w14:textId="77777777" w:rsidR="00AB674F" w:rsidRPr="00EE7A33" w:rsidRDefault="00AB674F" w:rsidP="00545E4C">
            <w:pPr>
              <w:spacing w:line="240" w:lineRule="auto"/>
              <w:jc w:val="right"/>
              <w:rPr>
                <w:ins w:id="292" w:author="Connor Lovell" w:date="2024-12-05T13:14:00Z" w16du:dateUtc="2024-12-05T13:14:00Z"/>
                <w:rFonts w:eastAsia="Times New Roman"/>
                <w:color w:val="000000"/>
                <w:sz w:val="20"/>
                <w:szCs w:val="20"/>
              </w:rPr>
            </w:pPr>
            <w:ins w:id="293"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7E99B12A" w14:textId="77777777" w:rsidR="00AB674F" w:rsidRPr="00EE7A33" w:rsidRDefault="00AB674F" w:rsidP="00545E4C">
            <w:pPr>
              <w:spacing w:line="240" w:lineRule="auto"/>
              <w:jc w:val="right"/>
              <w:rPr>
                <w:ins w:id="294" w:author="Connor Lovell" w:date="2024-12-05T13:14:00Z" w16du:dateUtc="2024-12-05T13:14:00Z"/>
                <w:rFonts w:eastAsia="Times New Roman"/>
                <w:color w:val="000000"/>
                <w:sz w:val="20"/>
                <w:szCs w:val="20"/>
              </w:rPr>
            </w:pPr>
            <w:ins w:id="295" w:author="Connor Lovell" w:date="2024-12-05T13:14:00Z" w16du:dateUtc="2024-12-05T13:14:00Z">
              <w:r w:rsidRPr="00EE7A33">
                <w:rPr>
                  <w:rFonts w:eastAsia="Times New Roman"/>
                  <w:color w:val="000000"/>
                  <w:sz w:val="20"/>
                  <w:szCs w:val="20"/>
                </w:rPr>
                <w:t>Raphaelle</w:t>
              </w:r>
            </w:ins>
          </w:p>
        </w:tc>
        <w:tc>
          <w:tcPr>
            <w:tcW w:w="1717" w:type="dxa"/>
            <w:tcBorders>
              <w:top w:val="nil"/>
              <w:left w:val="nil"/>
              <w:bottom w:val="nil"/>
              <w:right w:val="nil"/>
            </w:tcBorders>
            <w:shd w:val="clear" w:color="auto" w:fill="auto"/>
            <w:noWrap/>
            <w:vAlign w:val="center"/>
            <w:hideMark/>
          </w:tcPr>
          <w:p w14:paraId="692E8CC5" w14:textId="77777777" w:rsidR="00AB674F" w:rsidRPr="00EE7A33" w:rsidRDefault="00AB674F" w:rsidP="00545E4C">
            <w:pPr>
              <w:spacing w:line="240" w:lineRule="auto"/>
              <w:jc w:val="right"/>
              <w:rPr>
                <w:ins w:id="296" w:author="Connor Lovell" w:date="2024-12-05T13:14:00Z" w16du:dateUtc="2024-12-05T13:14:00Z"/>
                <w:rFonts w:eastAsia="Times New Roman"/>
                <w:color w:val="000000"/>
                <w:sz w:val="20"/>
                <w:szCs w:val="20"/>
              </w:rPr>
            </w:pPr>
            <w:proofErr w:type="spellStart"/>
            <w:ins w:id="297"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39DB4CCA" w14:textId="77777777" w:rsidR="00AB674F" w:rsidRPr="00EE7A33" w:rsidRDefault="00AB674F" w:rsidP="00545E4C">
            <w:pPr>
              <w:spacing w:line="240" w:lineRule="auto"/>
              <w:jc w:val="right"/>
              <w:rPr>
                <w:ins w:id="298" w:author="Connor Lovell" w:date="2024-12-05T13:14:00Z" w16du:dateUtc="2024-12-05T13:14:00Z"/>
                <w:rFonts w:eastAsia="Times New Roman"/>
                <w:color w:val="000000"/>
                <w:sz w:val="20"/>
                <w:szCs w:val="20"/>
              </w:rPr>
            </w:pPr>
            <w:ins w:id="299"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2D1DB873" w14:textId="77777777" w:rsidR="00AB674F" w:rsidRPr="00EE7A33" w:rsidRDefault="00AB674F" w:rsidP="00545E4C">
            <w:pPr>
              <w:spacing w:line="240" w:lineRule="auto"/>
              <w:jc w:val="right"/>
              <w:rPr>
                <w:ins w:id="300" w:author="Connor Lovell" w:date="2024-12-05T13:14:00Z" w16du:dateUtc="2024-12-05T13:14:00Z"/>
                <w:rFonts w:eastAsia="Times New Roman"/>
                <w:color w:val="000000"/>
                <w:sz w:val="20"/>
                <w:szCs w:val="20"/>
              </w:rPr>
            </w:pPr>
            <w:ins w:id="301" w:author="Connor Lovell" w:date="2024-12-05T13:14:00Z" w16du:dateUtc="2024-12-05T13:14:00Z">
              <w:r w:rsidRPr="00EE7A33">
                <w:rPr>
                  <w:rFonts w:eastAsia="Times New Roman"/>
                  <w:color w:val="000000"/>
                  <w:sz w:val="20"/>
                  <w:szCs w:val="20"/>
                </w:rPr>
                <w:t>19/03/2016 10:00</w:t>
              </w:r>
            </w:ins>
          </w:p>
        </w:tc>
        <w:tc>
          <w:tcPr>
            <w:tcW w:w="1276" w:type="dxa"/>
            <w:tcBorders>
              <w:top w:val="nil"/>
              <w:left w:val="nil"/>
              <w:bottom w:val="nil"/>
              <w:right w:val="nil"/>
            </w:tcBorders>
            <w:shd w:val="clear" w:color="auto" w:fill="auto"/>
            <w:noWrap/>
            <w:vAlign w:val="bottom"/>
            <w:hideMark/>
          </w:tcPr>
          <w:p w14:paraId="6839F029" w14:textId="77777777" w:rsidR="00AB674F" w:rsidRPr="00EE7A33" w:rsidRDefault="00AB674F" w:rsidP="00545E4C">
            <w:pPr>
              <w:spacing w:line="240" w:lineRule="auto"/>
              <w:jc w:val="right"/>
              <w:rPr>
                <w:ins w:id="302" w:author="Connor Lovell" w:date="2024-12-05T13:14:00Z" w16du:dateUtc="2024-12-05T13:14:00Z"/>
                <w:rFonts w:eastAsia="Times New Roman"/>
                <w:color w:val="000000"/>
                <w:sz w:val="20"/>
                <w:szCs w:val="20"/>
              </w:rPr>
            </w:pPr>
            <w:ins w:id="303" w:author="Connor Lovell" w:date="2024-12-05T13:14:00Z" w16du:dateUtc="2024-12-05T13:14:00Z">
              <w:r w:rsidRPr="00EE7A33">
                <w:rPr>
                  <w:rFonts w:eastAsia="Times New Roman"/>
                  <w:color w:val="000000"/>
                  <w:sz w:val="20"/>
                  <w:szCs w:val="20"/>
                </w:rPr>
                <w:t>188</w:t>
              </w:r>
            </w:ins>
          </w:p>
        </w:tc>
      </w:tr>
      <w:tr w:rsidR="00AB674F" w:rsidRPr="00EE7A33" w14:paraId="627CB8A7" w14:textId="77777777" w:rsidTr="00545E4C">
        <w:trPr>
          <w:trHeight w:val="288"/>
          <w:ins w:id="304" w:author="Connor Lovell" w:date="2024-12-05T13:14:00Z"/>
        </w:trPr>
        <w:tc>
          <w:tcPr>
            <w:tcW w:w="495" w:type="dxa"/>
            <w:tcBorders>
              <w:top w:val="nil"/>
              <w:left w:val="nil"/>
              <w:bottom w:val="nil"/>
              <w:right w:val="nil"/>
            </w:tcBorders>
            <w:shd w:val="clear" w:color="auto" w:fill="auto"/>
            <w:noWrap/>
            <w:vAlign w:val="center"/>
            <w:hideMark/>
          </w:tcPr>
          <w:p w14:paraId="73F9D435" w14:textId="77777777" w:rsidR="00AB674F" w:rsidRPr="00EE7A33" w:rsidRDefault="00AB674F" w:rsidP="00545E4C">
            <w:pPr>
              <w:spacing w:line="240" w:lineRule="auto"/>
              <w:jc w:val="right"/>
              <w:rPr>
                <w:ins w:id="305" w:author="Connor Lovell" w:date="2024-12-05T13:14:00Z" w16du:dateUtc="2024-12-05T13:14:00Z"/>
                <w:rFonts w:eastAsia="Times New Roman"/>
                <w:color w:val="000000"/>
                <w:sz w:val="20"/>
                <w:szCs w:val="20"/>
              </w:rPr>
            </w:pPr>
            <w:ins w:id="306"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524EF694" w14:textId="77777777" w:rsidR="00AB674F" w:rsidRPr="00EE7A33" w:rsidRDefault="00AB674F" w:rsidP="00545E4C">
            <w:pPr>
              <w:spacing w:line="240" w:lineRule="auto"/>
              <w:jc w:val="right"/>
              <w:rPr>
                <w:ins w:id="307" w:author="Connor Lovell" w:date="2024-12-05T13:14:00Z" w16du:dateUtc="2024-12-05T13:14:00Z"/>
                <w:rFonts w:eastAsia="Times New Roman"/>
                <w:color w:val="000000"/>
                <w:sz w:val="20"/>
                <w:szCs w:val="20"/>
              </w:rPr>
            </w:pPr>
            <w:ins w:id="308" w:author="Connor Lovell" w:date="2024-12-05T13:14:00Z" w16du:dateUtc="2024-12-05T13:14:00Z">
              <w:r w:rsidRPr="00EE7A33">
                <w:rPr>
                  <w:rFonts w:eastAsia="Times New Roman"/>
                  <w:color w:val="000000"/>
                  <w:sz w:val="20"/>
                  <w:szCs w:val="20"/>
                </w:rPr>
                <w:t>Victoria</w:t>
              </w:r>
            </w:ins>
          </w:p>
        </w:tc>
        <w:tc>
          <w:tcPr>
            <w:tcW w:w="1717" w:type="dxa"/>
            <w:tcBorders>
              <w:top w:val="nil"/>
              <w:left w:val="nil"/>
              <w:bottom w:val="nil"/>
              <w:right w:val="nil"/>
            </w:tcBorders>
            <w:shd w:val="clear" w:color="auto" w:fill="auto"/>
            <w:noWrap/>
            <w:vAlign w:val="center"/>
            <w:hideMark/>
          </w:tcPr>
          <w:p w14:paraId="3A567963" w14:textId="77777777" w:rsidR="00AB674F" w:rsidRPr="00EE7A33" w:rsidRDefault="00AB674F" w:rsidP="00545E4C">
            <w:pPr>
              <w:spacing w:line="240" w:lineRule="auto"/>
              <w:jc w:val="right"/>
              <w:rPr>
                <w:ins w:id="309" w:author="Connor Lovell" w:date="2024-12-05T13:14:00Z" w16du:dateUtc="2024-12-05T13:14:00Z"/>
                <w:rFonts w:eastAsia="Times New Roman"/>
                <w:color w:val="000000"/>
                <w:sz w:val="20"/>
                <w:szCs w:val="20"/>
              </w:rPr>
            </w:pPr>
            <w:proofErr w:type="spellStart"/>
            <w:ins w:id="310"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227B9AD7" w14:textId="77777777" w:rsidR="00AB674F" w:rsidRPr="00EE7A33" w:rsidRDefault="00AB674F" w:rsidP="00545E4C">
            <w:pPr>
              <w:spacing w:line="240" w:lineRule="auto"/>
              <w:jc w:val="right"/>
              <w:rPr>
                <w:ins w:id="311" w:author="Connor Lovell" w:date="2024-12-05T13:14:00Z" w16du:dateUtc="2024-12-05T13:14:00Z"/>
                <w:rFonts w:eastAsia="Times New Roman"/>
                <w:color w:val="000000"/>
                <w:sz w:val="20"/>
                <w:szCs w:val="20"/>
              </w:rPr>
            </w:pPr>
            <w:ins w:id="312"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7AEFF5B4" w14:textId="77777777" w:rsidR="00AB674F" w:rsidRPr="00EE7A33" w:rsidRDefault="00AB674F" w:rsidP="00545E4C">
            <w:pPr>
              <w:spacing w:line="240" w:lineRule="auto"/>
              <w:jc w:val="right"/>
              <w:rPr>
                <w:ins w:id="313" w:author="Connor Lovell" w:date="2024-12-05T13:14:00Z" w16du:dateUtc="2024-12-05T13:14:00Z"/>
                <w:rFonts w:eastAsia="Times New Roman"/>
                <w:color w:val="000000"/>
                <w:sz w:val="20"/>
                <w:szCs w:val="20"/>
              </w:rPr>
            </w:pPr>
            <w:ins w:id="314" w:author="Connor Lovell" w:date="2024-12-05T13:14:00Z" w16du:dateUtc="2024-12-05T13:14:00Z">
              <w:r w:rsidRPr="00EE7A33">
                <w:rPr>
                  <w:rFonts w:eastAsia="Times New Roman"/>
                  <w:color w:val="000000"/>
                  <w:sz w:val="20"/>
                  <w:szCs w:val="20"/>
                </w:rPr>
                <w:t>19/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62B20528" w14:textId="77777777" w:rsidR="00AB674F" w:rsidRPr="00EE7A33" w:rsidRDefault="00AB674F" w:rsidP="00545E4C">
            <w:pPr>
              <w:spacing w:line="240" w:lineRule="auto"/>
              <w:jc w:val="right"/>
              <w:rPr>
                <w:ins w:id="315" w:author="Connor Lovell" w:date="2024-12-05T13:14:00Z" w16du:dateUtc="2024-12-05T13:14:00Z"/>
                <w:rFonts w:eastAsia="Times New Roman"/>
                <w:color w:val="000000"/>
                <w:sz w:val="20"/>
                <w:szCs w:val="20"/>
              </w:rPr>
            </w:pPr>
            <w:ins w:id="316" w:author="Connor Lovell" w:date="2024-12-05T13:14:00Z" w16du:dateUtc="2024-12-05T13:14:00Z">
              <w:r w:rsidRPr="00EE7A33">
                <w:rPr>
                  <w:rFonts w:eastAsia="Times New Roman"/>
                  <w:color w:val="000000"/>
                  <w:sz w:val="20"/>
                  <w:szCs w:val="20"/>
                </w:rPr>
                <w:t>188</w:t>
              </w:r>
            </w:ins>
          </w:p>
        </w:tc>
      </w:tr>
      <w:tr w:rsidR="00AB674F" w:rsidRPr="00EE7A33" w14:paraId="1D6C2F84" w14:textId="77777777" w:rsidTr="00545E4C">
        <w:trPr>
          <w:trHeight w:val="288"/>
          <w:ins w:id="317" w:author="Connor Lovell" w:date="2024-12-05T13:14:00Z"/>
        </w:trPr>
        <w:tc>
          <w:tcPr>
            <w:tcW w:w="495" w:type="dxa"/>
            <w:tcBorders>
              <w:top w:val="nil"/>
              <w:left w:val="nil"/>
              <w:bottom w:val="nil"/>
              <w:right w:val="nil"/>
            </w:tcBorders>
            <w:shd w:val="clear" w:color="auto" w:fill="auto"/>
            <w:noWrap/>
            <w:vAlign w:val="center"/>
            <w:hideMark/>
          </w:tcPr>
          <w:p w14:paraId="65C4D8CD" w14:textId="77777777" w:rsidR="00AB674F" w:rsidRPr="00EE7A33" w:rsidRDefault="00AB674F" w:rsidP="00545E4C">
            <w:pPr>
              <w:spacing w:line="240" w:lineRule="auto"/>
              <w:jc w:val="right"/>
              <w:rPr>
                <w:ins w:id="318" w:author="Connor Lovell" w:date="2024-12-05T13:14:00Z" w16du:dateUtc="2024-12-05T13:14:00Z"/>
                <w:rFonts w:eastAsia="Times New Roman"/>
                <w:color w:val="000000"/>
                <w:sz w:val="20"/>
                <w:szCs w:val="20"/>
              </w:rPr>
            </w:pPr>
            <w:ins w:id="319" w:author="Connor Lovell" w:date="2024-12-05T13:14:00Z" w16du:dateUtc="2024-12-05T13:14:00Z">
              <w:r w:rsidRPr="00EE7A33">
                <w:rPr>
                  <w:rFonts w:eastAsia="Times New Roman"/>
                  <w:color w:val="000000"/>
                  <w:sz w:val="20"/>
                  <w:szCs w:val="20"/>
                </w:rPr>
                <w:t>M</w:t>
              </w:r>
            </w:ins>
          </w:p>
        </w:tc>
        <w:tc>
          <w:tcPr>
            <w:tcW w:w="1081" w:type="dxa"/>
            <w:tcBorders>
              <w:top w:val="nil"/>
              <w:left w:val="nil"/>
              <w:bottom w:val="nil"/>
              <w:right w:val="nil"/>
            </w:tcBorders>
            <w:shd w:val="clear" w:color="auto" w:fill="auto"/>
            <w:noWrap/>
            <w:vAlign w:val="center"/>
            <w:hideMark/>
          </w:tcPr>
          <w:p w14:paraId="4BBE0D29" w14:textId="77777777" w:rsidR="00AB674F" w:rsidRPr="00EE7A33" w:rsidRDefault="00AB674F" w:rsidP="00545E4C">
            <w:pPr>
              <w:spacing w:line="240" w:lineRule="auto"/>
              <w:jc w:val="right"/>
              <w:rPr>
                <w:ins w:id="320" w:author="Connor Lovell" w:date="2024-12-05T13:14:00Z" w16du:dateUtc="2024-12-05T13:14:00Z"/>
                <w:rFonts w:eastAsia="Times New Roman"/>
                <w:color w:val="000000"/>
                <w:sz w:val="20"/>
                <w:szCs w:val="20"/>
              </w:rPr>
            </w:pPr>
            <w:ins w:id="321" w:author="Connor Lovell" w:date="2024-12-05T13:14:00Z" w16du:dateUtc="2024-12-05T13:14:00Z">
              <w:r w:rsidRPr="00EE7A33">
                <w:rPr>
                  <w:rFonts w:eastAsia="Times New Roman"/>
                  <w:color w:val="000000"/>
                  <w:sz w:val="20"/>
                  <w:szCs w:val="20"/>
                </w:rPr>
                <w:t>Lisandru</w:t>
              </w:r>
            </w:ins>
          </w:p>
        </w:tc>
        <w:tc>
          <w:tcPr>
            <w:tcW w:w="1717" w:type="dxa"/>
            <w:tcBorders>
              <w:top w:val="nil"/>
              <w:left w:val="nil"/>
              <w:bottom w:val="nil"/>
              <w:right w:val="nil"/>
            </w:tcBorders>
            <w:shd w:val="clear" w:color="auto" w:fill="auto"/>
            <w:noWrap/>
            <w:vAlign w:val="center"/>
            <w:hideMark/>
          </w:tcPr>
          <w:p w14:paraId="550BABD2" w14:textId="77777777" w:rsidR="00AB674F" w:rsidRPr="00EE7A33" w:rsidRDefault="00AB674F" w:rsidP="00545E4C">
            <w:pPr>
              <w:spacing w:line="240" w:lineRule="auto"/>
              <w:jc w:val="right"/>
              <w:rPr>
                <w:ins w:id="322" w:author="Connor Lovell" w:date="2024-12-05T13:14:00Z" w16du:dateUtc="2024-12-05T13:14:00Z"/>
                <w:rFonts w:eastAsia="Times New Roman"/>
                <w:color w:val="000000"/>
                <w:sz w:val="20"/>
                <w:szCs w:val="20"/>
              </w:rPr>
            </w:pPr>
            <w:proofErr w:type="spellStart"/>
            <w:ins w:id="323"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3BCB6D88" w14:textId="77777777" w:rsidR="00AB674F" w:rsidRPr="00EE7A33" w:rsidRDefault="00AB674F" w:rsidP="00545E4C">
            <w:pPr>
              <w:spacing w:line="240" w:lineRule="auto"/>
              <w:jc w:val="right"/>
              <w:rPr>
                <w:ins w:id="324" w:author="Connor Lovell" w:date="2024-12-05T13:14:00Z" w16du:dateUtc="2024-12-05T13:14:00Z"/>
                <w:rFonts w:eastAsia="Times New Roman"/>
                <w:color w:val="000000"/>
                <w:sz w:val="20"/>
                <w:szCs w:val="20"/>
              </w:rPr>
            </w:pPr>
            <w:ins w:id="325"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0635D6DF" w14:textId="77777777" w:rsidR="00AB674F" w:rsidRPr="00EE7A33" w:rsidRDefault="00AB674F" w:rsidP="00545E4C">
            <w:pPr>
              <w:spacing w:line="240" w:lineRule="auto"/>
              <w:jc w:val="right"/>
              <w:rPr>
                <w:ins w:id="326" w:author="Connor Lovell" w:date="2024-12-05T13:14:00Z" w16du:dateUtc="2024-12-05T13:14:00Z"/>
                <w:rFonts w:eastAsia="Times New Roman"/>
                <w:color w:val="000000"/>
                <w:sz w:val="20"/>
                <w:szCs w:val="20"/>
              </w:rPr>
            </w:pPr>
            <w:ins w:id="327" w:author="Connor Lovell" w:date="2024-12-05T13:14:00Z" w16du:dateUtc="2024-12-05T13:14:00Z">
              <w:r w:rsidRPr="00EE7A33">
                <w:rPr>
                  <w:rFonts w:eastAsia="Times New Roman"/>
                  <w:color w:val="000000"/>
                  <w:sz w:val="20"/>
                  <w:szCs w:val="20"/>
                </w:rPr>
                <w:t>19/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5A80E208" w14:textId="77777777" w:rsidR="00AB674F" w:rsidRPr="00EE7A33" w:rsidRDefault="00AB674F" w:rsidP="00545E4C">
            <w:pPr>
              <w:spacing w:line="240" w:lineRule="auto"/>
              <w:jc w:val="right"/>
              <w:rPr>
                <w:ins w:id="328" w:author="Connor Lovell" w:date="2024-12-05T13:14:00Z" w16du:dateUtc="2024-12-05T13:14:00Z"/>
                <w:rFonts w:eastAsia="Times New Roman"/>
                <w:color w:val="000000"/>
                <w:sz w:val="20"/>
                <w:szCs w:val="20"/>
              </w:rPr>
            </w:pPr>
            <w:ins w:id="329" w:author="Connor Lovell" w:date="2024-12-05T13:14:00Z" w16du:dateUtc="2024-12-05T13:14:00Z">
              <w:r w:rsidRPr="00EE7A33">
                <w:rPr>
                  <w:rFonts w:eastAsia="Times New Roman"/>
                  <w:color w:val="000000"/>
                  <w:sz w:val="20"/>
                  <w:szCs w:val="20"/>
                </w:rPr>
                <w:t>188</w:t>
              </w:r>
            </w:ins>
          </w:p>
        </w:tc>
      </w:tr>
      <w:tr w:rsidR="00AB674F" w:rsidRPr="00EE7A33" w14:paraId="686E5439" w14:textId="77777777" w:rsidTr="00545E4C">
        <w:trPr>
          <w:trHeight w:val="288"/>
          <w:ins w:id="330" w:author="Connor Lovell" w:date="2024-12-05T13:14:00Z"/>
        </w:trPr>
        <w:tc>
          <w:tcPr>
            <w:tcW w:w="495" w:type="dxa"/>
            <w:tcBorders>
              <w:top w:val="nil"/>
              <w:left w:val="nil"/>
              <w:bottom w:val="nil"/>
              <w:right w:val="nil"/>
            </w:tcBorders>
            <w:shd w:val="clear" w:color="auto" w:fill="auto"/>
            <w:noWrap/>
            <w:vAlign w:val="center"/>
            <w:hideMark/>
          </w:tcPr>
          <w:p w14:paraId="5A678FED" w14:textId="77777777" w:rsidR="00AB674F" w:rsidRPr="00EE7A33" w:rsidRDefault="00AB674F" w:rsidP="00545E4C">
            <w:pPr>
              <w:spacing w:line="240" w:lineRule="auto"/>
              <w:jc w:val="right"/>
              <w:rPr>
                <w:ins w:id="331" w:author="Connor Lovell" w:date="2024-12-05T13:14:00Z" w16du:dateUtc="2024-12-05T13:14:00Z"/>
                <w:rFonts w:eastAsia="Times New Roman"/>
                <w:color w:val="000000"/>
                <w:sz w:val="20"/>
                <w:szCs w:val="20"/>
              </w:rPr>
            </w:pPr>
            <w:ins w:id="332"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5209610C" w14:textId="77777777" w:rsidR="00AB674F" w:rsidRPr="00EE7A33" w:rsidRDefault="00AB674F" w:rsidP="00545E4C">
            <w:pPr>
              <w:spacing w:line="240" w:lineRule="auto"/>
              <w:jc w:val="right"/>
              <w:rPr>
                <w:ins w:id="333" w:author="Connor Lovell" w:date="2024-12-05T13:14:00Z" w16du:dateUtc="2024-12-05T13:14:00Z"/>
                <w:rFonts w:eastAsia="Times New Roman"/>
                <w:color w:val="000000"/>
                <w:sz w:val="20"/>
                <w:szCs w:val="20"/>
              </w:rPr>
            </w:pPr>
            <w:ins w:id="334" w:author="Connor Lovell" w:date="2024-12-05T13:14:00Z" w16du:dateUtc="2024-12-05T13:14:00Z">
              <w:r w:rsidRPr="00EE7A33">
                <w:rPr>
                  <w:rFonts w:eastAsia="Times New Roman"/>
                  <w:color w:val="000000"/>
                  <w:sz w:val="20"/>
                  <w:szCs w:val="20"/>
                </w:rPr>
                <w:t>Aurelia</w:t>
              </w:r>
            </w:ins>
          </w:p>
        </w:tc>
        <w:tc>
          <w:tcPr>
            <w:tcW w:w="1717" w:type="dxa"/>
            <w:tcBorders>
              <w:top w:val="nil"/>
              <w:left w:val="nil"/>
              <w:bottom w:val="nil"/>
              <w:right w:val="nil"/>
            </w:tcBorders>
            <w:shd w:val="clear" w:color="auto" w:fill="auto"/>
            <w:noWrap/>
            <w:vAlign w:val="center"/>
            <w:hideMark/>
          </w:tcPr>
          <w:p w14:paraId="4CDCDD0E" w14:textId="77777777" w:rsidR="00AB674F" w:rsidRPr="00EE7A33" w:rsidRDefault="00AB674F" w:rsidP="00545E4C">
            <w:pPr>
              <w:spacing w:line="240" w:lineRule="auto"/>
              <w:jc w:val="right"/>
              <w:rPr>
                <w:ins w:id="335" w:author="Connor Lovell" w:date="2024-12-05T13:14:00Z" w16du:dateUtc="2024-12-05T13:14:00Z"/>
                <w:rFonts w:eastAsia="Times New Roman"/>
                <w:color w:val="000000"/>
                <w:sz w:val="20"/>
                <w:szCs w:val="20"/>
              </w:rPr>
            </w:pPr>
            <w:proofErr w:type="spellStart"/>
            <w:ins w:id="336"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501937CE" w14:textId="77777777" w:rsidR="00AB674F" w:rsidRPr="00EE7A33" w:rsidRDefault="00AB674F" w:rsidP="00545E4C">
            <w:pPr>
              <w:spacing w:line="240" w:lineRule="auto"/>
              <w:jc w:val="right"/>
              <w:rPr>
                <w:ins w:id="337" w:author="Connor Lovell" w:date="2024-12-05T13:14:00Z" w16du:dateUtc="2024-12-05T13:14:00Z"/>
                <w:rFonts w:eastAsia="Times New Roman"/>
                <w:color w:val="000000"/>
                <w:sz w:val="20"/>
                <w:szCs w:val="20"/>
              </w:rPr>
            </w:pPr>
            <w:ins w:id="338"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727EABE1" w14:textId="77777777" w:rsidR="00AB674F" w:rsidRPr="00EE7A33" w:rsidRDefault="00AB674F" w:rsidP="00545E4C">
            <w:pPr>
              <w:spacing w:line="240" w:lineRule="auto"/>
              <w:jc w:val="right"/>
              <w:rPr>
                <w:ins w:id="339" w:author="Connor Lovell" w:date="2024-12-05T13:14:00Z" w16du:dateUtc="2024-12-05T13:14:00Z"/>
                <w:rFonts w:eastAsia="Times New Roman"/>
                <w:color w:val="000000"/>
                <w:sz w:val="20"/>
                <w:szCs w:val="20"/>
              </w:rPr>
            </w:pPr>
            <w:ins w:id="340" w:author="Connor Lovell" w:date="2024-12-05T13:14:00Z" w16du:dateUtc="2024-12-05T13:14:00Z">
              <w:r w:rsidRPr="00EE7A33">
                <w:rPr>
                  <w:rFonts w:eastAsia="Times New Roman"/>
                  <w:color w:val="000000"/>
                  <w:sz w:val="20"/>
                  <w:szCs w:val="20"/>
                </w:rPr>
                <w:t>19/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0094D2F9" w14:textId="77777777" w:rsidR="00AB674F" w:rsidRPr="00EE7A33" w:rsidRDefault="00AB674F" w:rsidP="00545E4C">
            <w:pPr>
              <w:spacing w:line="240" w:lineRule="auto"/>
              <w:jc w:val="right"/>
              <w:rPr>
                <w:ins w:id="341" w:author="Connor Lovell" w:date="2024-12-05T13:14:00Z" w16du:dateUtc="2024-12-05T13:14:00Z"/>
                <w:rFonts w:eastAsia="Times New Roman"/>
                <w:color w:val="000000"/>
                <w:sz w:val="20"/>
                <w:szCs w:val="20"/>
              </w:rPr>
            </w:pPr>
            <w:ins w:id="342" w:author="Connor Lovell" w:date="2024-12-05T13:14:00Z" w16du:dateUtc="2024-12-05T13:14:00Z">
              <w:r w:rsidRPr="00EE7A33">
                <w:rPr>
                  <w:rFonts w:eastAsia="Times New Roman"/>
                  <w:color w:val="000000"/>
                  <w:sz w:val="20"/>
                  <w:szCs w:val="20"/>
                </w:rPr>
                <w:t>188</w:t>
              </w:r>
            </w:ins>
          </w:p>
        </w:tc>
      </w:tr>
      <w:tr w:rsidR="00AB674F" w:rsidRPr="00EE7A33" w14:paraId="27109BD9" w14:textId="77777777" w:rsidTr="00545E4C">
        <w:trPr>
          <w:trHeight w:val="288"/>
          <w:ins w:id="343" w:author="Connor Lovell" w:date="2024-12-05T13:14:00Z"/>
        </w:trPr>
        <w:tc>
          <w:tcPr>
            <w:tcW w:w="495" w:type="dxa"/>
            <w:tcBorders>
              <w:top w:val="nil"/>
              <w:left w:val="nil"/>
              <w:bottom w:val="nil"/>
              <w:right w:val="nil"/>
            </w:tcBorders>
            <w:shd w:val="clear" w:color="auto" w:fill="auto"/>
            <w:noWrap/>
            <w:vAlign w:val="center"/>
            <w:hideMark/>
          </w:tcPr>
          <w:p w14:paraId="6BA210A2" w14:textId="77777777" w:rsidR="00AB674F" w:rsidRPr="00EE7A33" w:rsidRDefault="00AB674F" w:rsidP="00545E4C">
            <w:pPr>
              <w:spacing w:line="240" w:lineRule="auto"/>
              <w:jc w:val="right"/>
              <w:rPr>
                <w:ins w:id="344" w:author="Connor Lovell" w:date="2024-12-05T13:14:00Z" w16du:dateUtc="2024-12-05T13:14:00Z"/>
                <w:rFonts w:eastAsia="Times New Roman"/>
                <w:color w:val="000000"/>
                <w:sz w:val="20"/>
                <w:szCs w:val="20"/>
              </w:rPr>
            </w:pPr>
            <w:ins w:id="345"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4364FACE" w14:textId="77777777" w:rsidR="00AB674F" w:rsidRPr="00EE7A33" w:rsidRDefault="00AB674F" w:rsidP="00545E4C">
            <w:pPr>
              <w:spacing w:line="240" w:lineRule="auto"/>
              <w:jc w:val="right"/>
              <w:rPr>
                <w:ins w:id="346" w:author="Connor Lovell" w:date="2024-12-05T13:14:00Z" w16du:dateUtc="2024-12-05T13:14:00Z"/>
                <w:rFonts w:eastAsia="Times New Roman"/>
                <w:color w:val="000000"/>
                <w:sz w:val="20"/>
                <w:szCs w:val="20"/>
              </w:rPr>
            </w:pPr>
            <w:ins w:id="347" w:author="Connor Lovell" w:date="2024-12-05T13:14:00Z" w16du:dateUtc="2024-12-05T13:14:00Z">
              <w:r w:rsidRPr="00EE7A33">
                <w:rPr>
                  <w:rFonts w:eastAsia="Times New Roman"/>
                  <w:color w:val="000000"/>
                  <w:sz w:val="20"/>
                  <w:szCs w:val="20"/>
                </w:rPr>
                <w:t>Romane</w:t>
              </w:r>
            </w:ins>
          </w:p>
        </w:tc>
        <w:tc>
          <w:tcPr>
            <w:tcW w:w="1717" w:type="dxa"/>
            <w:tcBorders>
              <w:top w:val="nil"/>
              <w:left w:val="nil"/>
              <w:bottom w:val="nil"/>
              <w:right w:val="nil"/>
            </w:tcBorders>
            <w:shd w:val="clear" w:color="auto" w:fill="auto"/>
            <w:noWrap/>
            <w:vAlign w:val="center"/>
            <w:hideMark/>
          </w:tcPr>
          <w:p w14:paraId="13F696AB" w14:textId="77777777" w:rsidR="00AB674F" w:rsidRPr="00EE7A33" w:rsidRDefault="00AB674F" w:rsidP="00545E4C">
            <w:pPr>
              <w:spacing w:line="240" w:lineRule="auto"/>
              <w:jc w:val="right"/>
              <w:rPr>
                <w:ins w:id="348" w:author="Connor Lovell" w:date="2024-12-05T13:14:00Z" w16du:dateUtc="2024-12-05T13:14:00Z"/>
                <w:rFonts w:eastAsia="Times New Roman"/>
                <w:color w:val="000000"/>
                <w:sz w:val="20"/>
                <w:szCs w:val="20"/>
              </w:rPr>
            </w:pPr>
            <w:proofErr w:type="spellStart"/>
            <w:ins w:id="349"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75FECBD3" w14:textId="77777777" w:rsidR="00AB674F" w:rsidRPr="00EE7A33" w:rsidRDefault="00AB674F" w:rsidP="00545E4C">
            <w:pPr>
              <w:spacing w:line="240" w:lineRule="auto"/>
              <w:jc w:val="right"/>
              <w:rPr>
                <w:ins w:id="350" w:author="Connor Lovell" w:date="2024-12-05T13:14:00Z" w16du:dateUtc="2024-12-05T13:14:00Z"/>
                <w:rFonts w:eastAsia="Times New Roman"/>
                <w:color w:val="000000"/>
                <w:sz w:val="20"/>
                <w:szCs w:val="20"/>
              </w:rPr>
            </w:pPr>
            <w:ins w:id="351"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4ADE5636" w14:textId="77777777" w:rsidR="00AB674F" w:rsidRPr="00EE7A33" w:rsidRDefault="00AB674F" w:rsidP="00545E4C">
            <w:pPr>
              <w:spacing w:line="240" w:lineRule="auto"/>
              <w:jc w:val="right"/>
              <w:rPr>
                <w:ins w:id="352" w:author="Connor Lovell" w:date="2024-12-05T13:14:00Z" w16du:dateUtc="2024-12-05T13:14:00Z"/>
                <w:rFonts w:eastAsia="Times New Roman"/>
                <w:color w:val="000000"/>
                <w:sz w:val="20"/>
                <w:szCs w:val="20"/>
              </w:rPr>
            </w:pPr>
            <w:ins w:id="353" w:author="Connor Lovell" w:date="2024-12-05T13:14:00Z" w16du:dateUtc="2024-12-05T13:14:00Z">
              <w:r w:rsidRPr="00EE7A33">
                <w:rPr>
                  <w:rFonts w:eastAsia="Times New Roman"/>
                  <w:color w:val="000000"/>
                  <w:sz w:val="20"/>
                  <w:szCs w:val="20"/>
                </w:rPr>
                <w:t>19/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4E9E397F" w14:textId="77777777" w:rsidR="00AB674F" w:rsidRPr="00EE7A33" w:rsidRDefault="00AB674F" w:rsidP="00545E4C">
            <w:pPr>
              <w:spacing w:line="240" w:lineRule="auto"/>
              <w:jc w:val="right"/>
              <w:rPr>
                <w:ins w:id="354" w:author="Connor Lovell" w:date="2024-12-05T13:14:00Z" w16du:dateUtc="2024-12-05T13:14:00Z"/>
                <w:rFonts w:eastAsia="Times New Roman"/>
                <w:color w:val="000000"/>
                <w:sz w:val="20"/>
                <w:szCs w:val="20"/>
              </w:rPr>
            </w:pPr>
            <w:ins w:id="355" w:author="Connor Lovell" w:date="2024-12-05T13:14:00Z" w16du:dateUtc="2024-12-05T13:14:00Z">
              <w:r w:rsidRPr="00EE7A33">
                <w:rPr>
                  <w:rFonts w:eastAsia="Times New Roman"/>
                  <w:color w:val="000000"/>
                  <w:sz w:val="20"/>
                  <w:szCs w:val="20"/>
                </w:rPr>
                <w:t>188</w:t>
              </w:r>
            </w:ins>
          </w:p>
        </w:tc>
      </w:tr>
      <w:tr w:rsidR="00AB674F" w:rsidRPr="00EE7A33" w14:paraId="42DE9DEA" w14:textId="77777777" w:rsidTr="00545E4C">
        <w:trPr>
          <w:trHeight w:val="288"/>
          <w:ins w:id="356" w:author="Connor Lovell" w:date="2024-12-05T13:14:00Z"/>
        </w:trPr>
        <w:tc>
          <w:tcPr>
            <w:tcW w:w="495" w:type="dxa"/>
            <w:tcBorders>
              <w:top w:val="nil"/>
              <w:left w:val="nil"/>
              <w:bottom w:val="nil"/>
              <w:right w:val="nil"/>
            </w:tcBorders>
            <w:shd w:val="clear" w:color="auto" w:fill="auto"/>
            <w:noWrap/>
            <w:vAlign w:val="center"/>
            <w:hideMark/>
          </w:tcPr>
          <w:p w14:paraId="43379E16" w14:textId="77777777" w:rsidR="00AB674F" w:rsidRPr="00EE7A33" w:rsidRDefault="00AB674F" w:rsidP="00545E4C">
            <w:pPr>
              <w:spacing w:line="240" w:lineRule="auto"/>
              <w:jc w:val="right"/>
              <w:rPr>
                <w:ins w:id="357" w:author="Connor Lovell" w:date="2024-12-05T13:14:00Z" w16du:dateUtc="2024-12-05T13:14:00Z"/>
                <w:rFonts w:eastAsia="Times New Roman"/>
                <w:color w:val="000000"/>
                <w:sz w:val="20"/>
                <w:szCs w:val="20"/>
              </w:rPr>
            </w:pPr>
            <w:ins w:id="358"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47B88C0E" w14:textId="77777777" w:rsidR="00AB674F" w:rsidRPr="00EE7A33" w:rsidRDefault="00AB674F" w:rsidP="00545E4C">
            <w:pPr>
              <w:spacing w:line="240" w:lineRule="auto"/>
              <w:jc w:val="right"/>
              <w:rPr>
                <w:ins w:id="359" w:author="Connor Lovell" w:date="2024-12-05T13:14:00Z" w16du:dateUtc="2024-12-05T13:14:00Z"/>
                <w:rFonts w:eastAsia="Times New Roman"/>
                <w:color w:val="000000"/>
                <w:sz w:val="20"/>
                <w:szCs w:val="20"/>
              </w:rPr>
            </w:pPr>
            <w:ins w:id="360" w:author="Connor Lovell" w:date="2024-12-05T13:14:00Z" w16du:dateUtc="2024-12-05T13:14:00Z">
              <w:r w:rsidRPr="00EE7A33">
                <w:rPr>
                  <w:rFonts w:eastAsia="Times New Roman"/>
                  <w:color w:val="000000"/>
                  <w:sz w:val="20"/>
                  <w:szCs w:val="20"/>
                </w:rPr>
                <w:t>Mattea</w:t>
              </w:r>
            </w:ins>
          </w:p>
        </w:tc>
        <w:tc>
          <w:tcPr>
            <w:tcW w:w="1717" w:type="dxa"/>
            <w:tcBorders>
              <w:top w:val="nil"/>
              <w:left w:val="nil"/>
              <w:bottom w:val="nil"/>
              <w:right w:val="nil"/>
            </w:tcBorders>
            <w:shd w:val="clear" w:color="auto" w:fill="auto"/>
            <w:noWrap/>
            <w:vAlign w:val="center"/>
            <w:hideMark/>
          </w:tcPr>
          <w:p w14:paraId="0DE1DBAB" w14:textId="77777777" w:rsidR="00AB674F" w:rsidRPr="00EE7A33" w:rsidRDefault="00AB674F" w:rsidP="00545E4C">
            <w:pPr>
              <w:spacing w:line="240" w:lineRule="auto"/>
              <w:jc w:val="right"/>
              <w:rPr>
                <w:ins w:id="361" w:author="Connor Lovell" w:date="2024-12-05T13:14:00Z" w16du:dateUtc="2024-12-05T13:14:00Z"/>
                <w:rFonts w:eastAsia="Times New Roman"/>
                <w:color w:val="000000"/>
                <w:sz w:val="20"/>
                <w:szCs w:val="20"/>
              </w:rPr>
            </w:pPr>
            <w:proofErr w:type="spellStart"/>
            <w:ins w:id="362"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2CB4D5C9" w14:textId="77777777" w:rsidR="00AB674F" w:rsidRPr="00EE7A33" w:rsidRDefault="00AB674F" w:rsidP="00545E4C">
            <w:pPr>
              <w:spacing w:line="240" w:lineRule="auto"/>
              <w:jc w:val="right"/>
              <w:rPr>
                <w:ins w:id="363" w:author="Connor Lovell" w:date="2024-12-05T13:14:00Z" w16du:dateUtc="2024-12-05T13:14:00Z"/>
                <w:rFonts w:eastAsia="Times New Roman"/>
                <w:color w:val="000000"/>
                <w:sz w:val="20"/>
                <w:szCs w:val="20"/>
              </w:rPr>
            </w:pPr>
            <w:ins w:id="364"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307A4F5F" w14:textId="77777777" w:rsidR="00AB674F" w:rsidRPr="00EE7A33" w:rsidRDefault="00AB674F" w:rsidP="00545E4C">
            <w:pPr>
              <w:spacing w:line="240" w:lineRule="auto"/>
              <w:jc w:val="right"/>
              <w:rPr>
                <w:ins w:id="365" w:author="Connor Lovell" w:date="2024-12-05T13:14:00Z" w16du:dateUtc="2024-12-05T13:14:00Z"/>
                <w:rFonts w:eastAsia="Times New Roman"/>
                <w:color w:val="000000"/>
                <w:sz w:val="20"/>
                <w:szCs w:val="20"/>
              </w:rPr>
            </w:pPr>
            <w:ins w:id="366" w:author="Connor Lovell" w:date="2024-12-05T13:14:00Z" w16du:dateUtc="2024-12-05T13:14:00Z">
              <w:r w:rsidRPr="00EE7A33">
                <w:rPr>
                  <w:rFonts w:eastAsia="Times New Roman"/>
                  <w:color w:val="000000"/>
                  <w:sz w:val="20"/>
                  <w:szCs w:val="20"/>
                </w:rPr>
                <w:t>19/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5F43B0B3" w14:textId="77777777" w:rsidR="00AB674F" w:rsidRPr="00EE7A33" w:rsidRDefault="00AB674F" w:rsidP="00545E4C">
            <w:pPr>
              <w:spacing w:line="240" w:lineRule="auto"/>
              <w:jc w:val="right"/>
              <w:rPr>
                <w:ins w:id="367" w:author="Connor Lovell" w:date="2024-12-05T13:14:00Z" w16du:dateUtc="2024-12-05T13:14:00Z"/>
                <w:rFonts w:eastAsia="Times New Roman"/>
                <w:color w:val="000000"/>
                <w:sz w:val="20"/>
                <w:szCs w:val="20"/>
              </w:rPr>
            </w:pPr>
            <w:ins w:id="368" w:author="Connor Lovell" w:date="2024-12-05T13:14:00Z" w16du:dateUtc="2024-12-05T13:14:00Z">
              <w:r w:rsidRPr="00EE7A33">
                <w:rPr>
                  <w:rFonts w:eastAsia="Times New Roman"/>
                  <w:color w:val="000000"/>
                  <w:sz w:val="20"/>
                  <w:szCs w:val="20"/>
                </w:rPr>
                <w:t>188</w:t>
              </w:r>
            </w:ins>
          </w:p>
        </w:tc>
      </w:tr>
      <w:tr w:rsidR="00AB674F" w:rsidRPr="00EE7A33" w14:paraId="03A4B932" w14:textId="77777777" w:rsidTr="00545E4C">
        <w:trPr>
          <w:trHeight w:val="288"/>
          <w:ins w:id="369" w:author="Connor Lovell" w:date="2024-12-05T13:14:00Z"/>
        </w:trPr>
        <w:tc>
          <w:tcPr>
            <w:tcW w:w="495" w:type="dxa"/>
            <w:tcBorders>
              <w:top w:val="nil"/>
              <w:left w:val="nil"/>
              <w:bottom w:val="nil"/>
              <w:right w:val="nil"/>
            </w:tcBorders>
            <w:shd w:val="clear" w:color="auto" w:fill="auto"/>
            <w:noWrap/>
            <w:vAlign w:val="center"/>
            <w:hideMark/>
          </w:tcPr>
          <w:p w14:paraId="715D0082" w14:textId="77777777" w:rsidR="00AB674F" w:rsidRPr="00EE7A33" w:rsidRDefault="00AB674F" w:rsidP="00545E4C">
            <w:pPr>
              <w:spacing w:line="240" w:lineRule="auto"/>
              <w:jc w:val="right"/>
              <w:rPr>
                <w:ins w:id="370" w:author="Connor Lovell" w:date="2024-12-05T13:14:00Z" w16du:dateUtc="2024-12-05T13:14:00Z"/>
                <w:rFonts w:eastAsia="Times New Roman"/>
                <w:color w:val="000000"/>
                <w:sz w:val="20"/>
                <w:szCs w:val="20"/>
              </w:rPr>
            </w:pPr>
            <w:ins w:id="371"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17E967A7" w14:textId="77777777" w:rsidR="00AB674F" w:rsidRPr="00EE7A33" w:rsidRDefault="00AB674F" w:rsidP="00545E4C">
            <w:pPr>
              <w:spacing w:line="240" w:lineRule="auto"/>
              <w:jc w:val="right"/>
              <w:rPr>
                <w:ins w:id="372" w:author="Connor Lovell" w:date="2024-12-05T13:14:00Z" w16du:dateUtc="2024-12-05T13:14:00Z"/>
                <w:rFonts w:eastAsia="Times New Roman"/>
                <w:color w:val="000000"/>
                <w:sz w:val="20"/>
                <w:szCs w:val="20"/>
              </w:rPr>
            </w:pPr>
            <w:ins w:id="373" w:author="Connor Lovell" w:date="2024-12-05T13:14:00Z" w16du:dateUtc="2024-12-05T13:14:00Z">
              <w:r w:rsidRPr="00EE7A33">
                <w:rPr>
                  <w:rFonts w:eastAsia="Times New Roman"/>
                  <w:color w:val="000000"/>
                  <w:sz w:val="20"/>
                  <w:szCs w:val="20"/>
                </w:rPr>
                <w:t>Antonia</w:t>
              </w:r>
            </w:ins>
          </w:p>
        </w:tc>
        <w:tc>
          <w:tcPr>
            <w:tcW w:w="1717" w:type="dxa"/>
            <w:tcBorders>
              <w:top w:val="nil"/>
              <w:left w:val="nil"/>
              <w:bottom w:val="nil"/>
              <w:right w:val="nil"/>
            </w:tcBorders>
            <w:shd w:val="clear" w:color="auto" w:fill="auto"/>
            <w:noWrap/>
            <w:vAlign w:val="center"/>
            <w:hideMark/>
          </w:tcPr>
          <w:p w14:paraId="703A1ED9" w14:textId="77777777" w:rsidR="00AB674F" w:rsidRPr="00EE7A33" w:rsidRDefault="00AB674F" w:rsidP="00545E4C">
            <w:pPr>
              <w:spacing w:line="240" w:lineRule="auto"/>
              <w:jc w:val="right"/>
              <w:rPr>
                <w:ins w:id="374" w:author="Connor Lovell" w:date="2024-12-05T13:14:00Z" w16du:dateUtc="2024-12-05T13:14:00Z"/>
                <w:rFonts w:eastAsia="Times New Roman"/>
                <w:color w:val="000000"/>
                <w:sz w:val="20"/>
                <w:szCs w:val="20"/>
              </w:rPr>
            </w:pPr>
            <w:proofErr w:type="spellStart"/>
            <w:ins w:id="375"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00BE58FB" w14:textId="77777777" w:rsidR="00AB674F" w:rsidRPr="00EE7A33" w:rsidRDefault="00AB674F" w:rsidP="00545E4C">
            <w:pPr>
              <w:spacing w:line="240" w:lineRule="auto"/>
              <w:jc w:val="right"/>
              <w:rPr>
                <w:ins w:id="376" w:author="Connor Lovell" w:date="2024-12-05T13:14:00Z" w16du:dateUtc="2024-12-05T13:14:00Z"/>
                <w:rFonts w:eastAsia="Times New Roman"/>
                <w:color w:val="000000"/>
                <w:sz w:val="20"/>
                <w:szCs w:val="20"/>
              </w:rPr>
            </w:pPr>
            <w:ins w:id="377"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21684943" w14:textId="77777777" w:rsidR="00AB674F" w:rsidRPr="00EE7A33" w:rsidRDefault="00AB674F" w:rsidP="00545E4C">
            <w:pPr>
              <w:spacing w:line="240" w:lineRule="auto"/>
              <w:jc w:val="right"/>
              <w:rPr>
                <w:ins w:id="378" w:author="Connor Lovell" w:date="2024-12-05T13:14:00Z" w16du:dateUtc="2024-12-05T13:14:00Z"/>
                <w:rFonts w:eastAsia="Times New Roman"/>
                <w:color w:val="000000"/>
                <w:sz w:val="20"/>
                <w:szCs w:val="20"/>
              </w:rPr>
            </w:pPr>
            <w:ins w:id="379" w:author="Connor Lovell" w:date="2024-12-05T13:14:00Z" w16du:dateUtc="2024-12-05T13:14:00Z">
              <w:r w:rsidRPr="00EE7A33">
                <w:rPr>
                  <w:rFonts w:eastAsia="Times New Roman"/>
                  <w:color w:val="000000"/>
                  <w:sz w:val="20"/>
                  <w:szCs w:val="20"/>
                </w:rPr>
                <w:t>19/03/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38CF4C09" w14:textId="77777777" w:rsidR="00AB674F" w:rsidRPr="00EE7A33" w:rsidRDefault="00AB674F" w:rsidP="00545E4C">
            <w:pPr>
              <w:spacing w:line="240" w:lineRule="auto"/>
              <w:jc w:val="right"/>
              <w:rPr>
                <w:ins w:id="380" w:author="Connor Lovell" w:date="2024-12-05T13:14:00Z" w16du:dateUtc="2024-12-05T13:14:00Z"/>
                <w:rFonts w:eastAsia="Times New Roman"/>
                <w:color w:val="000000"/>
                <w:sz w:val="20"/>
                <w:szCs w:val="20"/>
              </w:rPr>
            </w:pPr>
            <w:ins w:id="381" w:author="Connor Lovell" w:date="2024-12-05T13:14:00Z" w16du:dateUtc="2024-12-05T13:14:00Z">
              <w:r w:rsidRPr="00EE7A33">
                <w:rPr>
                  <w:rFonts w:eastAsia="Times New Roman"/>
                  <w:color w:val="000000"/>
                  <w:sz w:val="20"/>
                  <w:szCs w:val="20"/>
                </w:rPr>
                <w:t>188</w:t>
              </w:r>
            </w:ins>
          </w:p>
        </w:tc>
      </w:tr>
      <w:tr w:rsidR="00AB674F" w:rsidRPr="00EE7A33" w14:paraId="4D18BB41" w14:textId="77777777" w:rsidTr="00545E4C">
        <w:trPr>
          <w:trHeight w:val="288"/>
          <w:ins w:id="382" w:author="Connor Lovell" w:date="2024-12-05T13:14:00Z"/>
        </w:trPr>
        <w:tc>
          <w:tcPr>
            <w:tcW w:w="495" w:type="dxa"/>
            <w:tcBorders>
              <w:top w:val="nil"/>
              <w:left w:val="nil"/>
              <w:bottom w:val="nil"/>
              <w:right w:val="nil"/>
            </w:tcBorders>
            <w:shd w:val="clear" w:color="auto" w:fill="auto"/>
            <w:noWrap/>
            <w:vAlign w:val="center"/>
            <w:hideMark/>
          </w:tcPr>
          <w:p w14:paraId="61616CB5" w14:textId="77777777" w:rsidR="00AB674F" w:rsidRPr="00EE7A33" w:rsidRDefault="00AB674F" w:rsidP="00545E4C">
            <w:pPr>
              <w:spacing w:line="240" w:lineRule="auto"/>
              <w:jc w:val="right"/>
              <w:rPr>
                <w:ins w:id="383" w:author="Connor Lovell" w:date="2024-12-05T13:14:00Z" w16du:dateUtc="2024-12-05T13:14:00Z"/>
                <w:rFonts w:eastAsia="Times New Roman"/>
                <w:color w:val="000000"/>
                <w:sz w:val="20"/>
                <w:szCs w:val="20"/>
              </w:rPr>
            </w:pPr>
            <w:ins w:id="384"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719448C6" w14:textId="77777777" w:rsidR="00AB674F" w:rsidRPr="00EE7A33" w:rsidRDefault="00AB674F" w:rsidP="00545E4C">
            <w:pPr>
              <w:spacing w:line="240" w:lineRule="auto"/>
              <w:jc w:val="right"/>
              <w:rPr>
                <w:ins w:id="385" w:author="Connor Lovell" w:date="2024-12-05T13:14:00Z" w16du:dateUtc="2024-12-05T13:14:00Z"/>
                <w:rFonts w:eastAsia="Times New Roman"/>
                <w:color w:val="000000"/>
                <w:sz w:val="20"/>
                <w:szCs w:val="20"/>
              </w:rPr>
            </w:pPr>
            <w:ins w:id="386" w:author="Connor Lovell" w:date="2024-12-05T13:14:00Z" w16du:dateUtc="2024-12-05T13:14:00Z">
              <w:r w:rsidRPr="00EE7A33">
                <w:rPr>
                  <w:rFonts w:eastAsia="Times New Roman"/>
                  <w:color w:val="000000"/>
                  <w:sz w:val="20"/>
                  <w:szCs w:val="20"/>
                </w:rPr>
                <w:t>Sabrina</w:t>
              </w:r>
            </w:ins>
          </w:p>
        </w:tc>
        <w:tc>
          <w:tcPr>
            <w:tcW w:w="1717" w:type="dxa"/>
            <w:tcBorders>
              <w:top w:val="nil"/>
              <w:left w:val="nil"/>
              <w:bottom w:val="nil"/>
              <w:right w:val="nil"/>
            </w:tcBorders>
            <w:shd w:val="clear" w:color="auto" w:fill="auto"/>
            <w:noWrap/>
            <w:vAlign w:val="center"/>
            <w:hideMark/>
          </w:tcPr>
          <w:p w14:paraId="60B8B8C8" w14:textId="77777777" w:rsidR="00AB674F" w:rsidRPr="00EE7A33" w:rsidRDefault="00AB674F" w:rsidP="00545E4C">
            <w:pPr>
              <w:spacing w:line="240" w:lineRule="auto"/>
              <w:jc w:val="right"/>
              <w:rPr>
                <w:ins w:id="387" w:author="Connor Lovell" w:date="2024-12-05T13:14:00Z" w16du:dateUtc="2024-12-05T13:14:00Z"/>
                <w:rFonts w:eastAsia="Times New Roman"/>
                <w:color w:val="000000"/>
                <w:sz w:val="20"/>
                <w:szCs w:val="20"/>
              </w:rPr>
            </w:pPr>
            <w:proofErr w:type="spellStart"/>
            <w:ins w:id="388"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2995BD61" w14:textId="77777777" w:rsidR="00AB674F" w:rsidRPr="00EE7A33" w:rsidRDefault="00AB674F" w:rsidP="00545E4C">
            <w:pPr>
              <w:spacing w:line="240" w:lineRule="auto"/>
              <w:jc w:val="right"/>
              <w:rPr>
                <w:ins w:id="389" w:author="Connor Lovell" w:date="2024-12-05T13:14:00Z" w16du:dateUtc="2024-12-05T13:14:00Z"/>
                <w:rFonts w:eastAsia="Times New Roman"/>
                <w:color w:val="000000"/>
                <w:sz w:val="20"/>
                <w:szCs w:val="20"/>
              </w:rPr>
            </w:pPr>
            <w:ins w:id="390" w:author="Connor Lovell" w:date="2024-12-05T13:14:00Z" w16du:dateUtc="2024-12-05T13:14:00Z">
              <w:r w:rsidRPr="00EE7A33">
                <w:rPr>
                  <w:rFonts w:eastAsia="Times New Roman"/>
                  <w:color w:val="000000"/>
                  <w:sz w:val="20"/>
                  <w:szCs w:val="20"/>
                </w:rPr>
                <w:t>42.24787 9.16314</w:t>
              </w:r>
            </w:ins>
          </w:p>
        </w:tc>
        <w:tc>
          <w:tcPr>
            <w:tcW w:w="1985" w:type="dxa"/>
            <w:tcBorders>
              <w:top w:val="nil"/>
              <w:left w:val="nil"/>
              <w:bottom w:val="nil"/>
              <w:right w:val="nil"/>
            </w:tcBorders>
            <w:shd w:val="clear" w:color="auto" w:fill="auto"/>
            <w:noWrap/>
            <w:vAlign w:val="center"/>
            <w:hideMark/>
          </w:tcPr>
          <w:p w14:paraId="708EFB37" w14:textId="77777777" w:rsidR="00AB674F" w:rsidRPr="00EE7A33" w:rsidRDefault="00AB674F" w:rsidP="00545E4C">
            <w:pPr>
              <w:spacing w:line="240" w:lineRule="auto"/>
              <w:jc w:val="right"/>
              <w:rPr>
                <w:ins w:id="391" w:author="Connor Lovell" w:date="2024-12-05T13:14:00Z" w16du:dateUtc="2024-12-05T13:14:00Z"/>
                <w:rFonts w:eastAsia="Times New Roman"/>
                <w:color w:val="000000"/>
                <w:sz w:val="20"/>
                <w:szCs w:val="20"/>
              </w:rPr>
            </w:pPr>
            <w:ins w:id="392" w:author="Connor Lovell" w:date="2024-12-05T13:14:00Z" w16du:dateUtc="2024-12-05T13:14:00Z">
              <w:r w:rsidRPr="00EE7A33">
                <w:rPr>
                  <w:rFonts w:eastAsia="Times New Roman"/>
                  <w:color w:val="000000"/>
                  <w:sz w:val="20"/>
                  <w:szCs w:val="20"/>
                </w:rPr>
                <w:t>20/03/2016 10:00</w:t>
              </w:r>
            </w:ins>
          </w:p>
        </w:tc>
        <w:tc>
          <w:tcPr>
            <w:tcW w:w="1276" w:type="dxa"/>
            <w:tcBorders>
              <w:top w:val="nil"/>
              <w:left w:val="nil"/>
              <w:bottom w:val="nil"/>
              <w:right w:val="nil"/>
            </w:tcBorders>
            <w:shd w:val="clear" w:color="auto" w:fill="auto"/>
            <w:noWrap/>
            <w:vAlign w:val="bottom"/>
            <w:hideMark/>
          </w:tcPr>
          <w:p w14:paraId="38486A09" w14:textId="77777777" w:rsidR="00AB674F" w:rsidRPr="00EE7A33" w:rsidRDefault="00AB674F" w:rsidP="00545E4C">
            <w:pPr>
              <w:spacing w:line="240" w:lineRule="auto"/>
              <w:jc w:val="right"/>
              <w:rPr>
                <w:ins w:id="393" w:author="Connor Lovell" w:date="2024-12-05T13:14:00Z" w16du:dateUtc="2024-12-05T13:14:00Z"/>
                <w:rFonts w:eastAsia="Times New Roman"/>
                <w:color w:val="000000"/>
                <w:sz w:val="20"/>
                <w:szCs w:val="20"/>
              </w:rPr>
            </w:pPr>
            <w:ins w:id="394" w:author="Connor Lovell" w:date="2024-12-05T13:14:00Z" w16du:dateUtc="2024-12-05T13:14:00Z">
              <w:r w:rsidRPr="00EE7A33">
                <w:rPr>
                  <w:rFonts w:eastAsia="Times New Roman"/>
                  <w:color w:val="000000"/>
                  <w:sz w:val="20"/>
                  <w:szCs w:val="20"/>
                </w:rPr>
                <w:t>190</w:t>
              </w:r>
            </w:ins>
          </w:p>
        </w:tc>
      </w:tr>
      <w:tr w:rsidR="00AB674F" w:rsidRPr="00EE7A33" w14:paraId="61E01065" w14:textId="77777777" w:rsidTr="00545E4C">
        <w:trPr>
          <w:trHeight w:val="288"/>
          <w:ins w:id="395" w:author="Connor Lovell" w:date="2024-12-05T13:14:00Z"/>
        </w:trPr>
        <w:tc>
          <w:tcPr>
            <w:tcW w:w="495" w:type="dxa"/>
            <w:tcBorders>
              <w:top w:val="nil"/>
              <w:left w:val="nil"/>
              <w:bottom w:val="nil"/>
              <w:right w:val="nil"/>
            </w:tcBorders>
            <w:shd w:val="clear" w:color="auto" w:fill="auto"/>
            <w:noWrap/>
            <w:vAlign w:val="center"/>
            <w:hideMark/>
          </w:tcPr>
          <w:p w14:paraId="48D47A3D" w14:textId="77777777" w:rsidR="00AB674F" w:rsidRPr="00EE7A33" w:rsidRDefault="00AB674F" w:rsidP="00545E4C">
            <w:pPr>
              <w:spacing w:line="240" w:lineRule="auto"/>
              <w:jc w:val="right"/>
              <w:rPr>
                <w:ins w:id="396" w:author="Connor Lovell" w:date="2024-12-05T13:14:00Z" w16du:dateUtc="2024-12-05T13:14:00Z"/>
                <w:rFonts w:eastAsia="Times New Roman"/>
                <w:color w:val="000000"/>
                <w:sz w:val="20"/>
                <w:szCs w:val="20"/>
              </w:rPr>
            </w:pPr>
            <w:ins w:id="397"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1A6256E5" w14:textId="77777777" w:rsidR="00AB674F" w:rsidRPr="00EE7A33" w:rsidRDefault="00AB674F" w:rsidP="00545E4C">
            <w:pPr>
              <w:spacing w:line="240" w:lineRule="auto"/>
              <w:jc w:val="right"/>
              <w:rPr>
                <w:ins w:id="398" w:author="Connor Lovell" w:date="2024-12-05T13:14:00Z" w16du:dateUtc="2024-12-05T13:14:00Z"/>
                <w:rFonts w:eastAsia="Times New Roman"/>
                <w:color w:val="000000"/>
                <w:sz w:val="20"/>
                <w:szCs w:val="20"/>
              </w:rPr>
            </w:pPr>
            <w:ins w:id="399" w:author="Connor Lovell" w:date="2024-12-05T13:14:00Z" w16du:dateUtc="2024-12-05T13:14:00Z">
              <w:r w:rsidRPr="00EE7A33">
                <w:rPr>
                  <w:rFonts w:eastAsia="Times New Roman"/>
                  <w:color w:val="000000"/>
                  <w:sz w:val="20"/>
                  <w:szCs w:val="20"/>
                </w:rPr>
                <w:t>Vanina</w:t>
              </w:r>
            </w:ins>
          </w:p>
        </w:tc>
        <w:tc>
          <w:tcPr>
            <w:tcW w:w="1717" w:type="dxa"/>
            <w:tcBorders>
              <w:top w:val="nil"/>
              <w:left w:val="nil"/>
              <w:bottom w:val="nil"/>
              <w:right w:val="nil"/>
            </w:tcBorders>
            <w:shd w:val="clear" w:color="auto" w:fill="auto"/>
            <w:noWrap/>
            <w:vAlign w:val="center"/>
            <w:hideMark/>
          </w:tcPr>
          <w:p w14:paraId="49AC55C6" w14:textId="77777777" w:rsidR="00AB674F" w:rsidRPr="00EE7A33" w:rsidRDefault="00AB674F" w:rsidP="00545E4C">
            <w:pPr>
              <w:spacing w:line="240" w:lineRule="auto"/>
              <w:jc w:val="right"/>
              <w:rPr>
                <w:ins w:id="400" w:author="Connor Lovell" w:date="2024-12-05T13:14:00Z" w16du:dateUtc="2024-12-05T13:14:00Z"/>
                <w:rFonts w:eastAsia="Times New Roman"/>
                <w:color w:val="000000"/>
                <w:sz w:val="20"/>
                <w:szCs w:val="20"/>
              </w:rPr>
            </w:pPr>
            <w:proofErr w:type="spellStart"/>
            <w:ins w:id="401"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73636AD0" w14:textId="77777777" w:rsidR="00AB674F" w:rsidRPr="00EE7A33" w:rsidRDefault="00AB674F" w:rsidP="00545E4C">
            <w:pPr>
              <w:spacing w:line="240" w:lineRule="auto"/>
              <w:jc w:val="right"/>
              <w:rPr>
                <w:ins w:id="402" w:author="Connor Lovell" w:date="2024-12-05T13:14:00Z" w16du:dateUtc="2024-12-05T13:14:00Z"/>
                <w:rFonts w:eastAsia="Times New Roman"/>
                <w:color w:val="000000"/>
                <w:sz w:val="20"/>
                <w:szCs w:val="20"/>
              </w:rPr>
            </w:pPr>
            <w:ins w:id="403" w:author="Connor Lovell" w:date="2024-12-05T13:14:00Z" w16du:dateUtc="2024-12-05T13:14:00Z">
              <w:r w:rsidRPr="00EE7A33">
                <w:rPr>
                  <w:rFonts w:eastAsia="Times New Roman"/>
                  <w:color w:val="000000"/>
                  <w:sz w:val="20"/>
                  <w:szCs w:val="20"/>
                </w:rPr>
                <w:t>42.24933 9.16592</w:t>
              </w:r>
            </w:ins>
          </w:p>
        </w:tc>
        <w:tc>
          <w:tcPr>
            <w:tcW w:w="1985" w:type="dxa"/>
            <w:tcBorders>
              <w:top w:val="nil"/>
              <w:left w:val="nil"/>
              <w:bottom w:val="nil"/>
              <w:right w:val="nil"/>
            </w:tcBorders>
            <w:shd w:val="clear" w:color="auto" w:fill="auto"/>
            <w:noWrap/>
            <w:vAlign w:val="center"/>
            <w:hideMark/>
          </w:tcPr>
          <w:p w14:paraId="48059E41" w14:textId="77777777" w:rsidR="00AB674F" w:rsidRPr="00EE7A33" w:rsidRDefault="00AB674F" w:rsidP="00545E4C">
            <w:pPr>
              <w:spacing w:line="240" w:lineRule="auto"/>
              <w:jc w:val="right"/>
              <w:rPr>
                <w:ins w:id="404" w:author="Connor Lovell" w:date="2024-12-05T13:14:00Z" w16du:dateUtc="2024-12-05T13:14:00Z"/>
                <w:rFonts w:eastAsia="Times New Roman"/>
                <w:color w:val="000000"/>
                <w:sz w:val="20"/>
                <w:szCs w:val="20"/>
              </w:rPr>
            </w:pPr>
            <w:ins w:id="405" w:author="Connor Lovell" w:date="2024-12-05T13:14:00Z" w16du:dateUtc="2024-12-05T13:14:00Z">
              <w:r w:rsidRPr="00EE7A33">
                <w:rPr>
                  <w:rFonts w:eastAsia="Times New Roman"/>
                  <w:color w:val="000000"/>
                  <w:sz w:val="20"/>
                  <w:szCs w:val="20"/>
                </w:rPr>
                <w:t>20/03/2016 22:00</w:t>
              </w:r>
            </w:ins>
          </w:p>
        </w:tc>
        <w:tc>
          <w:tcPr>
            <w:tcW w:w="1276" w:type="dxa"/>
            <w:tcBorders>
              <w:top w:val="nil"/>
              <w:left w:val="nil"/>
              <w:bottom w:val="nil"/>
              <w:right w:val="nil"/>
            </w:tcBorders>
            <w:shd w:val="clear" w:color="auto" w:fill="auto"/>
            <w:noWrap/>
            <w:vAlign w:val="bottom"/>
            <w:hideMark/>
          </w:tcPr>
          <w:p w14:paraId="1A9504A6" w14:textId="77777777" w:rsidR="00AB674F" w:rsidRPr="00EE7A33" w:rsidRDefault="00AB674F" w:rsidP="00545E4C">
            <w:pPr>
              <w:spacing w:line="240" w:lineRule="auto"/>
              <w:jc w:val="right"/>
              <w:rPr>
                <w:ins w:id="406" w:author="Connor Lovell" w:date="2024-12-05T13:14:00Z" w16du:dateUtc="2024-12-05T13:14:00Z"/>
                <w:rFonts w:eastAsia="Times New Roman"/>
                <w:color w:val="000000"/>
                <w:sz w:val="20"/>
                <w:szCs w:val="20"/>
              </w:rPr>
            </w:pPr>
            <w:ins w:id="407" w:author="Connor Lovell" w:date="2024-12-05T13:14:00Z" w16du:dateUtc="2024-12-05T13:14:00Z">
              <w:r w:rsidRPr="00EE7A33">
                <w:rPr>
                  <w:rFonts w:eastAsia="Times New Roman"/>
                  <w:color w:val="000000"/>
                  <w:sz w:val="20"/>
                  <w:szCs w:val="20"/>
                </w:rPr>
                <w:t>191</w:t>
              </w:r>
            </w:ins>
          </w:p>
        </w:tc>
      </w:tr>
      <w:tr w:rsidR="00AB674F" w:rsidRPr="00EE7A33" w14:paraId="27C236F9" w14:textId="77777777" w:rsidTr="00545E4C">
        <w:trPr>
          <w:trHeight w:val="288"/>
          <w:ins w:id="408" w:author="Connor Lovell" w:date="2024-12-05T13:14:00Z"/>
        </w:trPr>
        <w:tc>
          <w:tcPr>
            <w:tcW w:w="495" w:type="dxa"/>
            <w:tcBorders>
              <w:top w:val="nil"/>
              <w:left w:val="nil"/>
              <w:bottom w:val="nil"/>
              <w:right w:val="nil"/>
            </w:tcBorders>
            <w:shd w:val="clear" w:color="auto" w:fill="auto"/>
            <w:noWrap/>
            <w:vAlign w:val="center"/>
            <w:hideMark/>
          </w:tcPr>
          <w:p w14:paraId="6BE1E674" w14:textId="77777777" w:rsidR="00AB674F" w:rsidRPr="00EE7A33" w:rsidRDefault="00AB674F" w:rsidP="00545E4C">
            <w:pPr>
              <w:spacing w:line="240" w:lineRule="auto"/>
              <w:jc w:val="right"/>
              <w:rPr>
                <w:ins w:id="409" w:author="Connor Lovell" w:date="2024-12-05T13:14:00Z" w16du:dateUtc="2024-12-05T13:14:00Z"/>
                <w:rFonts w:eastAsia="Times New Roman"/>
                <w:color w:val="000000"/>
                <w:sz w:val="20"/>
                <w:szCs w:val="20"/>
              </w:rPr>
            </w:pPr>
            <w:ins w:id="410"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5452E255" w14:textId="77777777" w:rsidR="00AB674F" w:rsidRPr="00EE7A33" w:rsidRDefault="00AB674F" w:rsidP="00545E4C">
            <w:pPr>
              <w:spacing w:line="240" w:lineRule="auto"/>
              <w:jc w:val="right"/>
              <w:rPr>
                <w:ins w:id="411" w:author="Connor Lovell" w:date="2024-12-05T13:14:00Z" w16du:dateUtc="2024-12-05T13:14:00Z"/>
                <w:rFonts w:eastAsia="Times New Roman"/>
                <w:color w:val="000000"/>
                <w:sz w:val="20"/>
                <w:szCs w:val="20"/>
              </w:rPr>
            </w:pPr>
            <w:ins w:id="412" w:author="Connor Lovell" w:date="2024-12-05T13:14:00Z" w16du:dateUtc="2024-12-05T13:14:00Z">
              <w:r w:rsidRPr="00EE7A33">
                <w:rPr>
                  <w:rFonts w:eastAsia="Times New Roman"/>
                  <w:color w:val="000000"/>
                  <w:sz w:val="20"/>
                  <w:szCs w:val="20"/>
                </w:rPr>
                <w:t>Violetta</w:t>
              </w:r>
            </w:ins>
          </w:p>
        </w:tc>
        <w:tc>
          <w:tcPr>
            <w:tcW w:w="1717" w:type="dxa"/>
            <w:tcBorders>
              <w:top w:val="nil"/>
              <w:left w:val="nil"/>
              <w:bottom w:val="nil"/>
              <w:right w:val="nil"/>
            </w:tcBorders>
            <w:shd w:val="clear" w:color="auto" w:fill="auto"/>
            <w:noWrap/>
            <w:vAlign w:val="center"/>
            <w:hideMark/>
          </w:tcPr>
          <w:p w14:paraId="0AC1A9D4" w14:textId="77777777" w:rsidR="00AB674F" w:rsidRPr="00EE7A33" w:rsidRDefault="00AB674F" w:rsidP="00545E4C">
            <w:pPr>
              <w:spacing w:line="240" w:lineRule="auto"/>
              <w:jc w:val="right"/>
              <w:rPr>
                <w:ins w:id="413" w:author="Connor Lovell" w:date="2024-12-05T13:14:00Z" w16du:dateUtc="2024-12-05T13:14:00Z"/>
                <w:rFonts w:eastAsia="Times New Roman"/>
                <w:color w:val="000000"/>
                <w:sz w:val="20"/>
                <w:szCs w:val="20"/>
              </w:rPr>
            </w:pPr>
            <w:ins w:id="414"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429CE06A" w14:textId="77777777" w:rsidR="00AB674F" w:rsidRPr="00EE7A33" w:rsidRDefault="00AB674F" w:rsidP="00545E4C">
            <w:pPr>
              <w:spacing w:line="240" w:lineRule="auto"/>
              <w:jc w:val="right"/>
              <w:rPr>
                <w:ins w:id="415" w:author="Connor Lovell" w:date="2024-12-05T13:14:00Z" w16du:dateUtc="2024-12-05T13:14:00Z"/>
                <w:rFonts w:eastAsia="Times New Roman"/>
                <w:color w:val="000000"/>
                <w:sz w:val="20"/>
                <w:szCs w:val="20"/>
              </w:rPr>
            </w:pPr>
            <w:ins w:id="416"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175A1768" w14:textId="77777777" w:rsidR="00AB674F" w:rsidRPr="00EE7A33" w:rsidRDefault="00AB674F" w:rsidP="00545E4C">
            <w:pPr>
              <w:spacing w:line="240" w:lineRule="auto"/>
              <w:jc w:val="right"/>
              <w:rPr>
                <w:ins w:id="417" w:author="Connor Lovell" w:date="2024-12-05T13:14:00Z" w16du:dateUtc="2024-12-05T13:14:00Z"/>
                <w:rFonts w:eastAsia="Times New Roman"/>
                <w:color w:val="000000"/>
                <w:sz w:val="20"/>
                <w:szCs w:val="20"/>
              </w:rPr>
            </w:pPr>
            <w:ins w:id="418" w:author="Connor Lovell" w:date="2024-12-05T13:14:00Z" w16du:dateUtc="2024-12-05T13:14:00Z">
              <w:r w:rsidRPr="00EE7A33">
                <w:rPr>
                  <w:rFonts w:eastAsia="Times New Roman"/>
                  <w:color w:val="000000"/>
                  <w:sz w:val="20"/>
                  <w:szCs w:val="20"/>
                </w:rPr>
                <w:t>01/04/2016 10:00</w:t>
              </w:r>
            </w:ins>
          </w:p>
        </w:tc>
        <w:tc>
          <w:tcPr>
            <w:tcW w:w="1276" w:type="dxa"/>
            <w:tcBorders>
              <w:top w:val="nil"/>
              <w:left w:val="nil"/>
              <w:bottom w:val="nil"/>
              <w:right w:val="nil"/>
            </w:tcBorders>
            <w:shd w:val="clear" w:color="auto" w:fill="auto"/>
            <w:noWrap/>
            <w:vAlign w:val="bottom"/>
            <w:hideMark/>
          </w:tcPr>
          <w:p w14:paraId="76409C89" w14:textId="77777777" w:rsidR="00AB674F" w:rsidRPr="00EE7A33" w:rsidRDefault="00AB674F" w:rsidP="00545E4C">
            <w:pPr>
              <w:spacing w:line="240" w:lineRule="auto"/>
              <w:jc w:val="right"/>
              <w:rPr>
                <w:ins w:id="419" w:author="Connor Lovell" w:date="2024-12-05T13:14:00Z" w16du:dateUtc="2024-12-05T13:14:00Z"/>
                <w:rFonts w:eastAsia="Times New Roman"/>
                <w:color w:val="000000"/>
                <w:sz w:val="20"/>
                <w:szCs w:val="20"/>
              </w:rPr>
            </w:pPr>
            <w:ins w:id="420" w:author="Connor Lovell" w:date="2024-12-05T13:14:00Z" w16du:dateUtc="2024-12-05T13:14:00Z">
              <w:r w:rsidRPr="00EE7A33">
                <w:rPr>
                  <w:rFonts w:eastAsia="Times New Roman"/>
                  <w:color w:val="000000"/>
                  <w:sz w:val="20"/>
                  <w:szCs w:val="20"/>
                </w:rPr>
                <w:t>214</w:t>
              </w:r>
            </w:ins>
          </w:p>
        </w:tc>
      </w:tr>
      <w:tr w:rsidR="00AB674F" w:rsidRPr="00EE7A33" w14:paraId="1DF00CEA" w14:textId="77777777" w:rsidTr="00545E4C">
        <w:trPr>
          <w:trHeight w:val="288"/>
          <w:ins w:id="421" w:author="Connor Lovell" w:date="2024-12-05T13:14:00Z"/>
        </w:trPr>
        <w:tc>
          <w:tcPr>
            <w:tcW w:w="495" w:type="dxa"/>
            <w:tcBorders>
              <w:top w:val="nil"/>
              <w:left w:val="nil"/>
              <w:bottom w:val="nil"/>
              <w:right w:val="nil"/>
            </w:tcBorders>
            <w:shd w:val="clear" w:color="auto" w:fill="auto"/>
            <w:noWrap/>
            <w:vAlign w:val="center"/>
            <w:hideMark/>
          </w:tcPr>
          <w:p w14:paraId="60C3A407" w14:textId="77777777" w:rsidR="00AB674F" w:rsidRPr="00EE7A33" w:rsidRDefault="00AB674F" w:rsidP="00545E4C">
            <w:pPr>
              <w:spacing w:line="240" w:lineRule="auto"/>
              <w:jc w:val="right"/>
              <w:rPr>
                <w:ins w:id="422" w:author="Connor Lovell" w:date="2024-12-05T13:14:00Z" w16du:dateUtc="2024-12-05T13:14:00Z"/>
                <w:rFonts w:eastAsia="Times New Roman"/>
                <w:color w:val="000000"/>
                <w:sz w:val="20"/>
                <w:szCs w:val="20"/>
              </w:rPr>
            </w:pPr>
            <w:ins w:id="423"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4C789BE0" w14:textId="77777777" w:rsidR="00AB674F" w:rsidRPr="00EE7A33" w:rsidRDefault="00AB674F" w:rsidP="00545E4C">
            <w:pPr>
              <w:spacing w:line="240" w:lineRule="auto"/>
              <w:jc w:val="right"/>
              <w:rPr>
                <w:ins w:id="424" w:author="Connor Lovell" w:date="2024-12-05T13:14:00Z" w16du:dateUtc="2024-12-05T13:14:00Z"/>
                <w:rFonts w:eastAsia="Times New Roman"/>
                <w:color w:val="000000"/>
                <w:sz w:val="20"/>
                <w:szCs w:val="20"/>
              </w:rPr>
            </w:pPr>
            <w:ins w:id="425" w:author="Connor Lovell" w:date="2024-12-05T13:14:00Z" w16du:dateUtc="2024-12-05T13:14:00Z">
              <w:r w:rsidRPr="00EE7A33">
                <w:rPr>
                  <w:rFonts w:eastAsia="Times New Roman"/>
                  <w:color w:val="000000"/>
                  <w:sz w:val="20"/>
                  <w:szCs w:val="20"/>
                </w:rPr>
                <w:t>Sapara</w:t>
              </w:r>
            </w:ins>
          </w:p>
        </w:tc>
        <w:tc>
          <w:tcPr>
            <w:tcW w:w="1717" w:type="dxa"/>
            <w:tcBorders>
              <w:top w:val="nil"/>
              <w:left w:val="nil"/>
              <w:bottom w:val="nil"/>
              <w:right w:val="nil"/>
            </w:tcBorders>
            <w:shd w:val="clear" w:color="auto" w:fill="auto"/>
            <w:noWrap/>
            <w:vAlign w:val="center"/>
            <w:hideMark/>
          </w:tcPr>
          <w:p w14:paraId="4A00B977" w14:textId="77777777" w:rsidR="00AB674F" w:rsidRPr="00EE7A33" w:rsidRDefault="00AB674F" w:rsidP="00545E4C">
            <w:pPr>
              <w:spacing w:line="240" w:lineRule="auto"/>
              <w:jc w:val="right"/>
              <w:rPr>
                <w:ins w:id="426" w:author="Connor Lovell" w:date="2024-12-05T13:14:00Z" w16du:dateUtc="2024-12-05T13:14:00Z"/>
                <w:rFonts w:eastAsia="Times New Roman"/>
                <w:color w:val="000000"/>
                <w:sz w:val="20"/>
                <w:szCs w:val="20"/>
              </w:rPr>
            </w:pPr>
            <w:ins w:id="427"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18D7E2F3" w14:textId="77777777" w:rsidR="00AB674F" w:rsidRPr="00EE7A33" w:rsidRDefault="00AB674F" w:rsidP="00545E4C">
            <w:pPr>
              <w:spacing w:line="240" w:lineRule="auto"/>
              <w:jc w:val="right"/>
              <w:rPr>
                <w:ins w:id="428" w:author="Connor Lovell" w:date="2024-12-05T13:14:00Z" w16du:dateUtc="2024-12-05T13:14:00Z"/>
                <w:rFonts w:eastAsia="Times New Roman"/>
                <w:color w:val="000000"/>
                <w:sz w:val="20"/>
                <w:szCs w:val="20"/>
              </w:rPr>
            </w:pPr>
            <w:ins w:id="429"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2D2A3A27" w14:textId="77777777" w:rsidR="00AB674F" w:rsidRPr="00EE7A33" w:rsidRDefault="00AB674F" w:rsidP="00545E4C">
            <w:pPr>
              <w:spacing w:line="240" w:lineRule="auto"/>
              <w:jc w:val="right"/>
              <w:rPr>
                <w:ins w:id="430" w:author="Connor Lovell" w:date="2024-12-05T13:14:00Z" w16du:dateUtc="2024-12-05T13:14:00Z"/>
                <w:rFonts w:eastAsia="Times New Roman"/>
                <w:color w:val="000000"/>
                <w:sz w:val="20"/>
                <w:szCs w:val="20"/>
              </w:rPr>
            </w:pPr>
            <w:ins w:id="431" w:author="Connor Lovell" w:date="2024-12-05T13:14:00Z" w16du:dateUtc="2024-12-05T13:14:00Z">
              <w:r w:rsidRPr="00EE7A33">
                <w:rPr>
                  <w:rFonts w:eastAsia="Times New Roman"/>
                  <w:color w:val="000000"/>
                  <w:sz w:val="20"/>
                  <w:szCs w:val="20"/>
                </w:rPr>
                <w:t>01/04/2016 10:00</w:t>
              </w:r>
            </w:ins>
          </w:p>
        </w:tc>
        <w:tc>
          <w:tcPr>
            <w:tcW w:w="1276" w:type="dxa"/>
            <w:tcBorders>
              <w:top w:val="nil"/>
              <w:left w:val="nil"/>
              <w:bottom w:val="nil"/>
              <w:right w:val="nil"/>
            </w:tcBorders>
            <w:shd w:val="clear" w:color="auto" w:fill="auto"/>
            <w:noWrap/>
            <w:vAlign w:val="bottom"/>
            <w:hideMark/>
          </w:tcPr>
          <w:p w14:paraId="4805B4A6" w14:textId="77777777" w:rsidR="00AB674F" w:rsidRPr="00EE7A33" w:rsidRDefault="00AB674F" w:rsidP="00545E4C">
            <w:pPr>
              <w:spacing w:line="240" w:lineRule="auto"/>
              <w:jc w:val="right"/>
              <w:rPr>
                <w:ins w:id="432" w:author="Connor Lovell" w:date="2024-12-05T13:14:00Z" w16du:dateUtc="2024-12-05T13:14:00Z"/>
                <w:rFonts w:eastAsia="Times New Roman"/>
                <w:color w:val="000000"/>
                <w:sz w:val="20"/>
                <w:szCs w:val="20"/>
              </w:rPr>
            </w:pPr>
            <w:ins w:id="433" w:author="Connor Lovell" w:date="2024-12-05T13:14:00Z" w16du:dateUtc="2024-12-05T13:14:00Z">
              <w:r w:rsidRPr="00EE7A33">
                <w:rPr>
                  <w:rFonts w:eastAsia="Times New Roman"/>
                  <w:color w:val="000000"/>
                  <w:sz w:val="20"/>
                  <w:szCs w:val="20"/>
                </w:rPr>
                <w:t>214</w:t>
              </w:r>
            </w:ins>
          </w:p>
        </w:tc>
      </w:tr>
      <w:tr w:rsidR="00AB674F" w:rsidRPr="00EE7A33" w14:paraId="775AB520" w14:textId="77777777" w:rsidTr="00545E4C">
        <w:trPr>
          <w:trHeight w:val="288"/>
          <w:ins w:id="434" w:author="Connor Lovell" w:date="2024-12-05T13:14:00Z"/>
        </w:trPr>
        <w:tc>
          <w:tcPr>
            <w:tcW w:w="495" w:type="dxa"/>
            <w:tcBorders>
              <w:top w:val="nil"/>
              <w:left w:val="nil"/>
              <w:bottom w:val="nil"/>
              <w:right w:val="nil"/>
            </w:tcBorders>
            <w:shd w:val="clear" w:color="auto" w:fill="auto"/>
            <w:noWrap/>
            <w:vAlign w:val="center"/>
            <w:hideMark/>
          </w:tcPr>
          <w:p w14:paraId="1D2C20DC" w14:textId="77777777" w:rsidR="00AB674F" w:rsidRPr="00EE7A33" w:rsidRDefault="00AB674F" w:rsidP="00545E4C">
            <w:pPr>
              <w:spacing w:line="240" w:lineRule="auto"/>
              <w:jc w:val="right"/>
              <w:rPr>
                <w:ins w:id="435" w:author="Connor Lovell" w:date="2024-12-05T13:14:00Z" w16du:dateUtc="2024-12-05T13:14:00Z"/>
                <w:rFonts w:eastAsia="Times New Roman"/>
                <w:color w:val="000000"/>
                <w:sz w:val="20"/>
                <w:szCs w:val="20"/>
              </w:rPr>
            </w:pPr>
            <w:ins w:id="436"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40F56613" w14:textId="77777777" w:rsidR="00AB674F" w:rsidRPr="00EE7A33" w:rsidRDefault="00AB674F" w:rsidP="00545E4C">
            <w:pPr>
              <w:spacing w:line="240" w:lineRule="auto"/>
              <w:jc w:val="right"/>
              <w:rPr>
                <w:ins w:id="437" w:author="Connor Lovell" w:date="2024-12-05T13:14:00Z" w16du:dateUtc="2024-12-05T13:14:00Z"/>
                <w:rFonts w:eastAsia="Times New Roman"/>
                <w:color w:val="000000"/>
                <w:sz w:val="20"/>
                <w:szCs w:val="20"/>
              </w:rPr>
            </w:pPr>
            <w:ins w:id="438" w:author="Connor Lovell" w:date="2024-12-05T13:14:00Z" w16du:dateUtc="2024-12-05T13:14:00Z">
              <w:r w:rsidRPr="00EE7A33">
                <w:rPr>
                  <w:rFonts w:eastAsia="Times New Roman"/>
                  <w:color w:val="000000"/>
                  <w:sz w:val="20"/>
                  <w:szCs w:val="20"/>
                </w:rPr>
                <w:t>Lama</w:t>
              </w:r>
            </w:ins>
          </w:p>
        </w:tc>
        <w:tc>
          <w:tcPr>
            <w:tcW w:w="1717" w:type="dxa"/>
            <w:tcBorders>
              <w:top w:val="nil"/>
              <w:left w:val="nil"/>
              <w:bottom w:val="nil"/>
              <w:right w:val="nil"/>
            </w:tcBorders>
            <w:shd w:val="clear" w:color="auto" w:fill="auto"/>
            <w:noWrap/>
            <w:vAlign w:val="center"/>
            <w:hideMark/>
          </w:tcPr>
          <w:p w14:paraId="2159ABB0" w14:textId="77777777" w:rsidR="00AB674F" w:rsidRPr="00EE7A33" w:rsidRDefault="00AB674F" w:rsidP="00545E4C">
            <w:pPr>
              <w:spacing w:line="240" w:lineRule="auto"/>
              <w:jc w:val="right"/>
              <w:rPr>
                <w:ins w:id="439" w:author="Connor Lovell" w:date="2024-12-05T13:14:00Z" w16du:dateUtc="2024-12-05T13:14:00Z"/>
                <w:rFonts w:eastAsia="Times New Roman"/>
                <w:color w:val="000000"/>
                <w:sz w:val="20"/>
                <w:szCs w:val="20"/>
              </w:rPr>
            </w:pPr>
            <w:ins w:id="440"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081C4F0A" w14:textId="77777777" w:rsidR="00AB674F" w:rsidRPr="00EE7A33" w:rsidRDefault="00AB674F" w:rsidP="00545E4C">
            <w:pPr>
              <w:spacing w:line="240" w:lineRule="auto"/>
              <w:jc w:val="right"/>
              <w:rPr>
                <w:ins w:id="441" w:author="Connor Lovell" w:date="2024-12-05T13:14:00Z" w16du:dateUtc="2024-12-05T13:14:00Z"/>
                <w:rFonts w:eastAsia="Times New Roman"/>
                <w:color w:val="000000"/>
                <w:sz w:val="20"/>
                <w:szCs w:val="20"/>
              </w:rPr>
            </w:pPr>
            <w:ins w:id="442"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4110ECC7" w14:textId="77777777" w:rsidR="00AB674F" w:rsidRPr="00EE7A33" w:rsidRDefault="00AB674F" w:rsidP="00545E4C">
            <w:pPr>
              <w:spacing w:line="240" w:lineRule="auto"/>
              <w:jc w:val="right"/>
              <w:rPr>
                <w:ins w:id="443" w:author="Connor Lovell" w:date="2024-12-05T13:14:00Z" w16du:dateUtc="2024-12-05T13:14:00Z"/>
                <w:rFonts w:eastAsia="Times New Roman"/>
                <w:color w:val="000000"/>
                <w:sz w:val="20"/>
                <w:szCs w:val="20"/>
              </w:rPr>
            </w:pPr>
            <w:ins w:id="444" w:author="Connor Lovell" w:date="2024-12-05T13:14:00Z" w16du:dateUtc="2024-12-05T13:14:00Z">
              <w:r w:rsidRPr="00EE7A33">
                <w:rPr>
                  <w:rFonts w:eastAsia="Times New Roman"/>
                  <w:color w:val="000000"/>
                  <w:sz w:val="20"/>
                  <w:szCs w:val="20"/>
                </w:rPr>
                <w:t>01/04/2016 10:00</w:t>
              </w:r>
            </w:ins>
          </w:p>
        </w:tc>
        <w:tc>
          <w:tcPr>
            <w:tcW w:w="1276" w:type="dxa"/>
            <w:tcBorders>
              <w:top w:val="nil"/>
              <w:left w:val="nil"/>
              <w:bottom w:val="nil"/>
              <w:right w:val="nil"/>
            </w:tcBorders>
            <w:shd w:val="clear" w:color="auto" w:fill="auto"/>
            <w:noWrap/>
            <w:vAlign w:val="bottom"/>
            <w:hideMark/>
          </w:tcPr>
          <w:p w14:paraId="41586655" w14:textId="77777777" w:rsidR="00AB674F" w:rsidRPr="00EE7A33" w:rsidRDefault="00AB674F" w:rsidP="00545E4C">
            <w:pPr>
              <w:spacing w:line="240" w:lineRule="auto"/>
              <w:jc w:val="right"/>
              <w:rPr>
                <w:ins w:id="445" w:author="Connor Lovell" w:date="2024-12-05T13:14:00Z" w16du:dateUtc="2024-12-05T13:14:00Z"/>
                <w:rFonts w:eastAsia="Times New Roman"/>
                <w:color w:val="000000"/>
                <w:sz w:val="20"/>
                <w:szCs w:val="20"/>
              </w:rPr>
            </w:pPr>
            <w:ins w:id="446" w:author="Connor Lovell" w:date="2024-12-05T13:14:00Z" w16du:dateUtc="2024-12-05T13:14:00Z">
              <w:r w:rsidRPr="00EE7A33">
                <w:rPr>
                  <w:rFonts w:eastAsia="Times New Roman"/>
                  <w:color w:val="000000"/>
                  <w:sz w:val="20"/>
                  <w:szCs w:val="20"/>
                </w:rPr>
                <w:t>214</w:t>
              </w:r>
            </w:ins>
          </w:p>
        </w:tc>
      </w:tr>
      <w:tr w:rsidR="00AB674F" w:rsidRPr="00EE7A33" w14:paraId="76A48115" w14:textId="77777777" w:rsidTr="00545E4C">
        <w:trPr>
          <w:trHeight w:val="288"/>
          <w:ins w:id="447" w:author="Connor Lovell" w:date="2024-12-05T13:14:00Z"/>
        </w:trPr>
        <w:tc>
          <w:tcPr>
            <w:tcW w:w="495" w:type="dxa"/>
            <w:tcBorders>
              <w:top w:val="nil"/>
              <w:left w:val="nil"/>
              <w:bottom w:val="nil"/>
              <w:right w:val="nil"/>
            </w:tcBorders>
            <w:shd w:val="clear" w:color="auto" w:fill="auto"/>
            <w:noWrap/>
            <w:vAlign w:val="center"/>
            <w:hideMark/>
          </w:tcPr>
          <w:p w14:paraId="6DE37C31" w14:textId="77777777" w:rsidR="00AB674F" w:rsidRPr="00EE7A33" w:rsidRDefault="00AB674F" w:rsidP="00545E4C">
            <w:pPr>
              <w:spacing w:line="240" w:lineRule="auto"/>
              <w:jc w:val="right"/>
              <w:rPr>
                <w:ins w:id="448" w:author="Connor Lovell" w:date="2024-12-05T13:14:00Z" w16du:dateUtc="2024-12-05T13:14:00Z"/>
                <w:rFonts w:eastAsia="Times New Roman"/>
                <w:color w:val="000000"/>
                <w:sz w:val="20"/>
                <w:szCs w:val="20"/>
              </w:rPr>
            </w:pPr>
            <w:ins w:id="449"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4B204F79" w14:textId="77777777" w:rsidR="00AB674F" w:rsidRPr="00EE7A33" w:rsidRDefault="00AB674F" w:rsidP="00545E4C">
            <w:pPr>
              <w:spacing w:line="240" w:lineRule="auto"/>
              <w:jc w:val="right"/>
              <w:rPr>
                <w:ins w:id="450" w:author="Connor Lovell" w:date="2024-12-05T13:14:00Z" w16du:dateUtc="2024-12-05T13:14:00Z"/>
                <w:rFonts w:eastAsia="Times New Roman"/>
                <w:color w:val="000000"/>
                <w:sz w:val="20"/>
                <w:szCs w:val="20"/>
              </w:rPr>
            </w:pPr>
            <w:proofErr w:type="spellStart"/>
            <w:ins w:id="451" w:author="Connor Lovell" w:date="2024-12-05T13:14:00Z" w16du:dateUtc="2024-12-05T13:14:00Z">
              <w:r w:rsidRPr="00EE7A33">
                <w:rPr>
                  <w:rFonts w:eastAsia="Times New Roman"/>
                  <w:color w:val="000000"/>
                  <w:sz w:val="20"/>
                  <w:szCs w:val="20"/>
                </w:rPr>
                <w:t>Cavallara</w:t>
              </w:r>
              <w:proofErr w:type="spellEnd"/>
            </w:ins>
          </w:p>
        </w:tc>
        <w:tc>
          <w:tcPr>
            <w:tcW w:w="1717" w:type="dxa"/>
            <w:tcBorders>
              <w:top w:val="nil"/>
              <w:left w:val="nil"/>
              <w:bottom w:val="nil"/>
              <w:right w:val="nil"/>
            </w:tcBorders>
            <w:shd w:val="clear" w:color="auto" w:fill="auto"/>
            <w:noWrap/>
            <w:vAlign w:val="center"/>
            <w:hideMark/>
          </w:tcPr>
          <w:p w14:paraId="3195AF8C" w14:textId="77777777" w:rsidR="00AB674F" w:rsidRPr="00EE7A33" w:rsidRDefault="00AB674F" w:rsidP="00545E4C">
            <w:pPr>
              <w:spacing w:line="240" w:lineRule="auto"/>
              <w:jc w:val="right"/>
              <w:rPr>
                <w:ins w:id="452" w:author="Connor Lovell" w:date="2024-12-05T13:14:00Z" w16du:dateUtc="2024-12-05T13:14:00Z"/>
                <w:rFonts w:eastAsia="Times New Roman"/>
                <w:color w:val="000000"/>
                <w:sz w:val="20"/>
                <w:szCs w:val="20"/>
              </w:rPr>
            </w:pPr>
            <w:ins w:id="453"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567C587D" w14:textId="77777777" w:rsidR="00AB674F" w:rsidRPr="00EE7A33" w:rsidRDefault="00AB674F" w:rsidP="00545E4C">
            <w:pPr>
              <w:spacing w:line="240" w:lineRule="auto"/>
              <w:jc w:val="right"/>
              <w:rPr>
                <w:ins w:id="454" w:author="Connor Lovell" w:date="2024-12-05T13:14:00Z" w16du:dateUtc="2024-12-05T13:14:00Z"/>
                <w:rFonts w:eastAsia="Times New Roman"/>
                <w:color w:val="000000"/>
                <w:sz w:val="20"/>
                <w:szCs w:val="20"/>
              </w:rPr>
            </w:pPr>
            <w:ins w:id="455"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7B5B89F3" w14:textId="77777777" w:rsidR="00AB674F" w:rsidRPr="00EE7A33" w:rsidRDefault="00AB674F" w:rsidP="00545E4C">
            <w:pPr>
              <w:spacing w:line="240" w:lineRule="auto"/>
              <w:jc w:val="right"/>
              <w:rPr>
                <w:ins w:id="456" w:author="Connor Lovell" w:date="2024-12-05T13:14:00Z" w16du:dateUtc="2024-12-05T13:14:00Z"/>
                <w:rFonts w:eastAsia="Times New Roman"/>
                <w:color w:val="000000"/>
                <w:sz w:val="20"/>
                <w:szCs w:val="20"/>
              </w:rPr>
            </w:pPr>
            <w:ins w:id="457" w:author="Connor Lovell" w:date="2024-12-05T13:14:00Z" w16du:dateUtc="2024-12-05T13:14:00Z">
              <w:r w:rsidRPr="00EE7A33">
                <w:rPr>
                  <w:rFonts w:eastAsia="Times New Roman"/>
                  <w:color w:val="000000"/>
                  <w:sz w:val="20"/>
                  <w:szCs w:val="20"/>
                </w:rPr>
                <w:t>01/04/2016 10:00</w:t>
              </w:r>
            </w:ins>
          </w:p>
        </w:tc>
        <w:tc>
          <w:tcPr>
            <w:tcW w:w="1276" w:type="dxa"/>
            <w:tcBorders>
              <w:top w:val="nil"/>
              <w:left w:val="nil"/>
              <w:bottom w:val="nil"/>
              <w:right w:val="nil"/>
            </w:tcBorders>
            <w:shd w:val="clear" w:color="auto" w:fill="auto"/>
            <w:noWrap/>
            <w:vAlign w:val="bottom"/>
            <w:hideMark/>
          </w:tcPr>
          <w:p w14:paraId="01C8279E" w14:textId="77777777" w:rsidR="00AB674F" w:rsidRPr="00EE7A33" w:rsidRDefault="00AB674F" w:rsidP="00545E4C">
            <w:pPr>
              <w:spacing w:line="240" w:lineRule="auto"/>
              <w:jc w:val="right"/>
              <w:rPr>
                <w:ins w:id="458" w:author="Connor Lovell" w:date="2024-12-05T13:14:00Z" w16du:dateUtc="2024-12-05T13:14:00Z"/>
                <w:rFonts w:eastAsia="Times New Roman"/>
                <w:color w:val="000000"/>
                <w:sz w:val="20"/>
                <w:szCs w:val="20"/>
              </w:rPr>
            </w:pPr>
            <w:ins w:id="459" w:author="Connor Lovell" w:date="2024-12-05T13:14:00Z" w16du:dateUtc="2024-12-05T13:14:00Z">
              <w:r w:rsidRPr="00EE7A33">
                <w:rPr>
                  <w:rFonts w:eastAsia="Times New Roman"/>
                  <w:color w:val="000000"/>
                  <w:sz w:val="20"/>
                  <w:szCs w:val="20"/>
                </w:rPr>
                <w:t>214</w:t>
              </w:r>
            </w:ins>
          </w:p>
        </w:tc>
      </w:tr>
      <w:tr w:rsidR="00AB674F" w:rsidRPr="00EE7A33" w14:paraId="0ED1010B" w14:textId="77777777" w:rsidTr="00545E4C">
        <w:trPr>
          <w:trHeight w:val="288"/>
          <w:ins w:id="460" w:author="Connor Lovell" w:date="2024-12-05T13:14:00Z"/>
        </w:trPr>
        <w:tc>
          <w:tcPr>
            <w:tcW w:w="495" w:type="dxa"/>
            <w:tcBorders>
              <w:top w:val="nil"/>
              <w:left w:val="nil"/>
              <w:bottom w:val="nil"/>
              <w:right w:val="nil"/>
            </w:tcBorders>
            <w:shd w:val="clear" w:color="auto" w:fill="auto"/>
            <w:noWrap/>
            <w:vAlign w:val="center"/>
            <w:hideMark/>
          </w:tcPr>
          <w:p w14:paraId="1FF8F4AD" w14:textId="77777777" w:rsidR="00AB674F" w:rsidRPr="00EE7A33" w:rsidRDefault="00AB674F" w:rsidP="00545E4C">
            <w:pPr>
              <w:spacing w:line="240" w:lineRule="auto"/>
              <w:jc w:val="right"/>
              <w:rPr>
                <w:ins w:id="461" w:author="Connor Lovell" w:date="2024-12-05T13:14:00Z" w16du:dateUtc="2024-12-05T13:14:00Z"/>
                <w:rFonts w:eastAsia="Times New Roman"/>
                <w:color w:val="000000"/>
                <w:sz w:val="20"/>
                <w:szCs w:val="20"/>
              </w:rPr>
            </w:pPr>
            <w:ins w:id="462" w:author="Connor Lovell" w:date="2024-12-05T13:14:00Z" w16du:dateUtc="2024-12-05T13:14:00Z">
              <w:r w:rsidRPr="00EE7A33">
                <w:rPr>
                  <w:rFonts w:eastAsia="Times New Roman"/>
                  <w:color w:val="000000"/>
                  <w:sz w:val="20"/>
                  <w:szCs w:val="20"/>
                </w:rPr>
                <w:t>M</w:t>
              </w:r>
            </w:ins>
          </w:p>
        </w:tc>
        <w:tc>
          <w:tcPr>
            <w:tcW w:w="1081" w:type="dxa"/>
            <w:tcBorders>
              <w:top w:val="nil"/>
              <w:left w:val="nil"/>
              <w:bottom w:val="nil"/>
              <w:right w:val="nil"/>
            </w:tcBorders>
            <w:shd w:val="clear" w:color="auto" w:fill="auto"/>
            <w:noWrap/>
            <w:vAlign w:val="center"/>
            <w:hideMark/>
          </w:tcPr>
          <w:p w14:paraId="2CCF4693" w14:textId="77777777" w:rsidR="00AB674F" w:rsidRPr="00EE7A33" w:rsidRDefault="00AB674F" w:rsidP="00545E4C">
            <w:pPr>
              <w:spacing w:line="240" w:lineRule="auto"/>
              <w:jc w:val="right"/>
              <w:rPr>
                <w:ins w:id="463" w:author="Connor Lovell" w:date="2024-12-05T13:14:00Z" w16du:dateUtc="2024-12-05T13:14:00Z"/>
                <w:rFonts w:eastAsia="Times New Roman"/>
                <w:color w:val="000000"/>
                <w:sz w:val="20"/>
                <w:szCs w:val="20"/>
              </w:rPr>
            </w:pPr>
            <w:ins w:id="464" w:author="Connor Lovell" w:date="2024-12-05T13:14:00Z" w16du:dateUtc="2024-12-05T13:14:00Z">
              <w:r w:rsidRPr="00EE7A33">
                <w:rPr>
                  <w:rFonts w:eastAsia="Times New Roman"/>
                  <w:color w:val="000000"/>
                  <w:sz w:val="20"/>
                  <w:szCs w:val="20"/>
                </w:rPr>
                <w:t>Petru</w:t>
              </w:r>
            </w:ins>
          </w:p>
        </w:tc>
        <w:tc>
          <w:tcPr>
            <w:tcW w:w="1717" w:type="dxa"/>
            <w:tcBorders>
              <w:top w:val="nil"/>
              <w:left w:val="nil"/>
              <w:bottom w:val="nil"/>
              <w:right w:val="nil"/>
            </w:tcBorders>
            <w:shd w:val="clear" w:color="auto" w:fill="auto"/>
            <w:noWrap/>
            <w:vAlign w:val="center"/>
            <w:hideMark/>
          </w:tcPr>
          <w:p w14:paraId="26D331F2" w14:textId="77777777" w:rsidR="00AB674F" w:rsidRPr="00EE7A33" w:rsidRDefault="00AB674F" w:rsidP="00545E4C">
            <w:pPr>
              <w:spacing w:line="240" w:lineRule="auto"/>
              <w:jc w:val="right"/>
              <w:rPr>
                <w:ins w:id="465" w:author="Connor Lovell" w:date="2024-12-05T13:14:00Z" w16du:dateUtc="2024-12-05T13:14:00Z"/>
                <w:rFonts w:eastAsia="Times New Roman"/>
                <w:color w:val="000000"/>
                <w:sz w:val="20"/>
                <w:szCs w:val="20"/>
              </w:rPr>
            </w:pPr>
            <w:ins w:id="466"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0F2FE1C4" w14:textId="77777777" w:rsidR="00AB674F" w:rsidRPr="00EE7A33" w:rsidRDefault="00AB674F" w:rsidP="00545E4C">
            <w:pPr>
              <w:spacing w:line="240" w:lineRule="auto"/>
              <w:jc w:val="right"/>
              <w:rPr>
                <w:ins w:id="467" w:author="Connor Lovell" w:date="2024-12-05T13:14:00Z" w16du:dateUtc="2024-12-05T13:14:00Z"/>
                <w:rFonts w:eastAsia="Times New Roman"/>
                <w:color w:val="000000"/>
                <w:sz w:val="20"/>
                <w:szCs w:val="20"/>
              </w:rPr>
            </w:pPr>
            <w:ins w:id="468"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3AF4CF4E" w14:textId="77777777" w:rsidR="00AB674F" w:rsidRPr="00EE7A33" w:rsidRDefault="00AB674F" w:rsidP="00545E4C">
            <w:pPr>
              <w:spacing w:line="240" w:lineRule="auto"/>
              <w:jc w:val="right"/>
              <w:rPr>
                <w:ins w:id="469" w:author="Connor Lovell" w:date="2024-12-05T13:14:00Z" w16du:dateUtc="2024-12-05T13:14:00Z"/>
                <w:rFonts w:eastAsia="Times New Roman"/>
                <w:color w:val="000000"/>
                <w:sz w:val="20"/>
                <w:szCs w:val="20"/>
              </w:rPr>
            </w:pPr>
            <w:ins w:id="470" w:author="Connor Lovell" w:date="2024-12-05T13:14:00Z" w16du:dateUtc="2024-12-05T13:14:00Z">
              <w:r w:rsidRPr="00EE7A33">
                <w:rPr>
                  <w:rFonts w:eastAsia="Times New Roman"/>
                  <w:color w:val="000000"/>
                  <w:sz w:val="20"/>
                  <w:szCs w:val="20"/>
                </w:rPr>
                <w:t>01/04/2016 10:00</w:t>
              </w:r>
            </w:ins>
          </w:p>
        </w:tc>
        <w:tc>
          <w:tcPr>
            <w:tcW w:w="1276" w:type="dxa"/>
            <w:tcBorders>
              <w:top w:val="nil"/>
              <w:left w:val="nil"/>
              <w:bottom w:val="nil"/>
              <w:right w:val="nil"/>
            </w:tcBorders>
            <w:shd w:val="clear" w:color="auto" w:fill="auto"/>
            <w:noWrap/>
            <w:vAlign w:val="bottom"/>
            <w:hideMark/>
          </w:tcPr>
          <w:p w14:paraId="5CC1B887" w14:textId="77777777" w:rsidR="00AB674F" w:rsidRPr="00EE7A33" w:rsidRDefault="00AB674F" w:rsidP="00545E4C">
            <w:pPr>
              <w:spacing w:line="240" w:lineRule="auto"/>
              <w:jc w:val="right"/>
              <w:rPr>
                <w:ins w:id="471" w:author="Connor Lovell" w:date="2024-12-05T13:14:00Z" w16du:dateUtc="2024-12-05T13:14:00Z"/>
                <w:rFonts w:eastAsia="Times New Roman"/>
                <w:color w:val="000000"/>
                <w:sz w:val="20"/>
                <w:szCs w:val="20"/>
              </w:rPr>
            </w:pPr>
            <w:ins w:id="472" w:author="Connor Lovell" w:date="2024-12-05T13:14:00Z" w16du:dateUtc="2024-12-05T13:14:00Z">
              <w:r w:rsidRPr="00EE7A33">
                <w:rPr>
                  <w:rFonts w:eastAsia="Times New Roman"/>
                  <w:color w:val="000000"/>
                  <w:sz w:val="20"/>
                  <w:szCs w:val="20"/>
                </w:rPr>
                <w:t>214</w:t>
              </w:r>
            </w:ins>
          </w:p>
        </w:tc>
      </w:tr>
      <w:tr w:rsidR="00AB674F" w:rsidRPr="00EE7A33" w14:paraId="012FFC54" w14:textId="77777777" w:rsidTr="00545E4C">
        <w:trPr>
          <w:trHeight w:val="288"/>
          <w:ins w:id="473" w:author="Connor Lovell" w:date="2024-12-05T13:14:00Z"/>
        </w:trPr>
        <w:tc>
          <w:tcPr>
            <w:tcW w:w="495" w:type="dxa"/>
            <w:tcBorders>
              <w:top w:val="nil"/>
              <w:left w:val="nil"/>
              <w:bottom w:val="nil"/>
              <w:right w:val="nil"/>
            </w:tcBorders>
            <w:shd w:val="clear" w:color="auto" w:fill="auto"/>
            <w:noWrap/>
            <w:vAlign w:val="center"/>
            <w:hideMark/>
          </w:tcPr>
          <w:p w14:paraId="0321A8FD" w14:textId="77777777" w:rsidR="00AB674F" w:rsidRPr="00EE7A33" w:rsidRDefault="00AB674F" w:rsidP="00545E4C">
            <w:pPr>
              <w:spacing w:line="240" w:lineRule="auto"/>
              <w:jc w:val="right"/>
              <w:rPr>
                <w:ins w:id="474" w:author="Connor Lovell" w:date="2024-12-05T13:14:00Z" w16du:dateUtc="2024-12-05T13:14:00Z"/>
                <w:rFonts w:eastAsia="Times New Roman"/>
                <w:color w:val="000000"/>
                <w:sz w:val="20"/>
                <w:szCs w:val="20"/>
              </w:rPr>
            </w:pPr>
            <w:ins w:id="475"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3D5CA8E8" w14:textId="77777777" w:rsidR="00AB674F" w:rsidRPr="00EE7A33" w:rsidRDefault="00AB674F" w:rsidP="00545E4C">
            <w:pPr>
              <w:spacing w:line="240" w:lineRule="auto"/>
              <w:jc w:val="right"/>
              <w:rPr>
                <w:ins w:id="476" w:author="Connor Lovell" w:date="2024-12-05T13:14:00Z" w16du:dateUtc="2024-12-05T13:14:00Z"/>
                <w:rFonts w:eastAsia="Times New Roman"/>
                <w:color w:val="000000"/>
                <w:sz w:val="20"/>
                <w:szCs w:val="20"/>
              </w:rPr>
            </w:pPr>
            <w:proofErr w:type="spellStart"/>
            <w:ins w:id="477" w:author="Connor Lovell" w:date="2024-12-05T13:14:00Z" w16du:dateUtc="2024-12-05T13:14:00Z">
              <w:r w:rsidRPr="00EE7A33">
                <w:rPr>
                  <w:rFonts w:eastAsia="Times New Roman"/>
                  <w:color w:val="000000"/>
                  <w:sz w:val="20"/>
                  <w:szCs w:val="20"/>
                </w:rPr>
                <w:t>Latonaccia</w:t>
              </w:r>
              <w:proofErr w:type="spellEnd"/>
            </w:ins>
          </w:p>
        </w:tc>
        <w:tc>
          <w:tcPr>
            <w:tcW w:w="1717" w:type="dxa"/>
            <w:tcBorders>
              <w:top w:val="nil"/>
              <w:left w:val="nil"/>
              <w:bottom w:val="nil"/>
              <w:right w:val="nil"/>
            </w:tcBorders>
            <w:shd w:val="clear" w:color="auto" w:fill="auto"/>
            <w:noWrap/>
            <w:vAlign w:val="center"/>
            <w:hideMark/>
          </w:tcPr>
          <w:p w14:paraId="26C8B290" w14:textId="77777777" w:rsidR="00AB674F" w:rsidRPr="00EE7A33" w:rsidRDefault="00AB674F" w:rsidP="00545E4C">
            <w:pPr>
              <w:spacing w:line="240" w:lineRule="auto"/>
              <w:jc w:val="right"/>
              <w:rPr>
                <w:ins w:id="478" w:author="Connor Lovell" w:date="2024-12-05T13:14:00Z" w16du:dateUtc="2024-12-05T13:14:00Z"/>
                <w:rFonts w:eastAsia="Times New Roman"/>
                <w:color w:val="000000"/>
                <w:sz w:val="20"/>
                <w:szCs w:val="20"/>
              </w:rPr>
            </w:pPr>
            <w:ins w:id="479"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7C770677" w14:textId="77777777" w:rsidR="00AB674F" w:rsidRPr="00EE7A33" w:rsidRDefault="00AB674F" w:rsidP="00545E4C">
            <w:pPr>
              <w:spacing w:line="240" w:lineRule="auto"/>
              <w:jc w:val="right"/>
              <w:rPr>
                <w:ins w:id="480" w:author="Connor Lovell" w:date="2024-12-05T13:14:00Z" w16du:dateUtc="2024-12-05T13:14:00Z"/>
                <w:rFonts w:eastAsia="Times New Roman"/>
                <w:color w:val="000000"/>
                <w:sz w:val="20"/>
                <w:szCs w:val="20"/>
              </w:rPr>
            </w:pPr>
            <w:ins w:id="481"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7D40005B" w14:textId="77777777" w:rsidR="00AB674F" w:rsidRPr="00EE7A33" w:rsidRDefault="00AB674F" w:rsidP="00545E4C">
            <w:pPr>
              <w:spacing w:line="240" w:lineRule="auto"/>
              <w:jc w:val="right"/>
              <w:rPr>
                <w:ins w:id="482" w:author="Connor Lovell" w:date="2024-12-05T13:14:00Z" w16du:dateUtc="2024-12-05T13:14:00Z"/>
                <w:rFonts w:eastAsia="Times New Roman"/>
                <w:color w:val="000000"/>
                <w:sz w:val="20"/>
                <w:szCs w:val="20"/>
              </w:rPr>
            </w:pPr>
            <w:ins w:id="483" w:author="Connor Lovell" w:date="2024-12-05T13:14:00Z" w16du:dateUtc="2024-12-05T13:14:00Z">
              <w:r w:rsidRPr="00EE7A33">
                <w:rPr>
                  <w:rFonts w:eastAsia="Times New Roman"/>
                  <w:color w:val="000000"/>
                  <w:sz w:val="20"/>
                  <w:szCs w:val="20"/>
                </w:rPr>
                <w:t>01/04/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1B5AB073" w14:textId="77777777" w:rsidR="00AB674F" w:rsidRPr="00EE7A33" w:rsidRDefault="00AB674F" w:rsidP="00545E4C">
            <w:pPr>
              <w:spacing w:line="240" w:lineRule="auto"/>
              <w:jc w:val="right"/>
              <w:rPr>
                <w:ins w:id="484" w:author="Connor Lovell" w:date="2024-12-05T13:14:00Z" w16du:dateUtc="2024-12-05T13:14:00Z"/>
                <w:rFonts w:eastAsia="Times New Roman"/>
                <w:color w:val="000000"/>
                <w:sz w:val="20"/>
                <w:szCs w:val="20"/>
              </w:rPr>
            </w:pPr>
            <w:ins w:id="485" w:author="Connor Lovell" w:date="2024-12-05T13:14:00Z" w16du:dateUtc="2024-12-05T13:14:00Z">
              <w:r w:rsidRPr="00EE7A33">
                <w:rPr>
                  <w:rFonts w:eastAsia="Times New Roman"/>
                  <w:color w:val="000000"/>
                  <w:sz w:val="20"/>
                  <w:szCs w:val="20"/>
                </w:rPr>
                <w:t>214</w:t>
              </w:r>
            </w:ins>
          </w:p>
        </w:tc>
      </w:tr>
      <w:tr w:rsidR="00AB674F" w:rsidRPr="00EE7A33" w14:paraId="3698FAFD" w14:textId="77777777" w:rsidTr="00545E4C">
        <w:trPr>
          <w:trHeight w:val="288"/>
          <w:ins w:id="486" w:author="Connor Lovell" w:date="2024-12-05T13:14:00Z"/>
        </w:trPr>
        <w:tc>
          <w:tcPr>
            <w:tcW w:w="495" w:type="dxa"/>
            <w:tcBorders>
              <w:top w:val="nil"/>
              <w:left w:val="nil"/>
              <w:bottom w:val="nil"/>
              <w:right w:val="nil"/>
            </w:tcBorders>
            <w:shd w:val="clear" w:color="auto" w:fill="auto"/>
            <w:noWrap/>
            <w:vAlign w:val="center"/>
            <w:hideMark/>
          </w:tcPr>
          <w:p w14:paraId="28EFE01C" w14:textId="77777777" w:rsidR="00AB674F" w:rsidRPr="00EE7A33" w:rsidRDefault="00AB674F" w:rsidP="00545E4C">
            <w:pPr>
              <w:spacing w:line="240" w:lineRule="auto"/>
              <w:jc w:val="right"/>
              <w:rPr>
                <w:ins w:id="487" w:author="Connor Lovell" w:date="2024-12-05T13:14:00Z" w16du:dateUtc="2024-12-05T13:14:00Z"/>
                <w:rFonts w:eastAsia="Times New Roman"/>
                <w:color w:val="000000"/>
                <w:sz w:val="20"/>
                <w:szCs w:val="20"/>
              </w:rPr>
            </w:pPr>
            <w:ins w:id="488"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1575517E" w14:textId="77777777" w:rsidR="00AB674F" w:rsidRPr="00EE7A33" w:rsidRDefault="00AB674F" w:rsidP="00545E4C">
            <w:pPr>
              <w:spacing w:line="240" w:lineRule="auto"/>
              <w:jc w:val="right"/>
              <w:rPr>
                <w:ins w:id="489" w:author="Connor Lovell" w:date="2024-12-05T13:14:00Z" w16du:dateUtc="2024-12-05T13:14:00Z"/>
                <w:rFonts w:eastAsia="Times New Roman"/>
                <w:color w:val="000000"/>
                <w:sz w:val="20"/>
                <w:szCs w:val="20"/>
              </w:rPr>
            </w:pPr>
            <w:proofErr w:type="spellStart"/>
            <w:ins w:id="490" w:author="Connor Lovell" w:date="2024-12-05T13:14:00Z" w16du:dateUtc="2024-12-05T13:14:00Z">
              <w:r w:rsidRPr="00EE7A33">
                <w:rPr>
                  <w:rFonts w:eastAsia="Times New Roman"/>
                  <w:color w:val="000000"/>
                  <w:sz w:val="20"/>
                  <w:szCs w:val="20"/>
                </w:rPr>
                <w:t>Luvana</w:t>
              </w:r>
              <w:proofErr w:type="spellEnd"/>
            </w:ins>
          </w:p>
        </w:tc>
        <w:tc>
          <w:tcPr>
            <w:tcW w:w="1717" w:type="dxa"/>
            <w:tcBorders>
              <w:top w:val="nil"/>
              <w:left w:val="nil"/>
              <w:bottom w:val="nil"/>
              <w:right w:val="nil"/>
            </w:tcBorders>
            <w:shd w:val="clear" w:color="auto" w:fill="auto"/>
            <w:noWrap/>
            <w:vAlign w:val="center"/>
            <w:hideMark/>
          </w:tcPr>
          <w:p w14:paraId="50C3FA0B" w14:textId="77777777" w:rsidR="00AB674F" w:rsidRPr="00EE7A33" w:rsidRDefault="00AB674F" w:rsidP="00545E4C">
            <w:pPr>
              <w:spacing w:line="240" w:lineRule="auto"/>
              <w:jc w:val="right"/>
              <w:rPr>
                <w:ins w:id="491" w:author="Connor Lovell" w:date="2024-12-05T13:14:00Z" w16du:dateUtc="2024-12-05T13:14:00Z"/>
                <w:rFonts w:eastAsia="Times New Roman"/>
                <w:color w:val="000000"/>
                <w:sz w:val="20"/>
                <w:szCs w:val="20"/>
              </w:rPr>
            </w:pPr>
            <w:ins w:id="492"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095C6116" w14:textId="77777777" w:rsidR="00AB674F" w:rsidRPr="00EE7A33" w:rsidRDefault="00AB674F" w:rsidP="00545E4C">
            <w:pPr>
              <w:spacing w:line="240" w:lineRule="auto"/>
              <w:jc w:val="right"/>
              <w:rPr>
                <w:ins w:id="493" w:author="Connor Lovell" w:date="2024-12-05T13:14:00Z" w16du:dateUtc="2024-12-05T13:14:00Z"/>
                <w:rFonts w:eastAsia="Times New Roman"/>
                <w:color w:val="000000"/>
                <w:sz w:val="20"/>
                <w:szCs w:val="20"/>
              </w:rPr>
            </w:pPr>
            <w:ins w:id="494"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38054622" w14:textId="77777777" w:rsidR="00AB674F" w:rsidRPr="00EE7A33" w:rsidRDefault="00AB674F" w:rsidP="00545E4C">
            <w:pPr>
              <w:spacing w:line="240" w:lineRule="auto"/>
              <w:jc w:val="right"/>
              <w:rPr>
                <w:ins w:id="495" w:author="Connor Lovell" w:date="2024-12-05T13:14:00Z" w16du:dateUtc="2024-12-05T13:14:00Z"/>
                <w:rFonts w:eastAsia="Times New Roman"/>
                <w:color w:val="000000"/>
                <w:sz w:val="20"/>
                <w:szCs w:val="20"/>
              </w:rPr>
            </w:pPr>
            <w:ins w:id="496" w:author="Connor Lovell" w:date="2024-12-05T13:14:00Z" w16du:dateUtc="2024-12-05T13:14:00Z">
              <w:r w:rsidRPr="00EE7A33">
                <w:rPr>
                  <w:rFonts w:eastAsia="Times New Roman"/>
                  <w:color w:val="000000"/>
                  <w:sz w:val="20"/>
                  <w:szCs w:val="20"/>
                </w:rPr>
                <w:t>01/04/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3D606895" w14:textId="77777777" w:rsidR="00AB674F" w:rsidRPr="00EE7A33" w:rsidRDefault="00AB674F" w:rsidP="00545E4C">
            <w:pPr>
              <w:spacing w:line="240" w:lineRule="auto"/>
              <w:jc w:val="right"/>
              <w:rPr>
                <w:ins w:id="497" w:author="Connor Lovell" w:date="2024-12-05T13:14:00Z" w16du:dateUtc="2024-12-05T13:14:00Z"/>
                <w:rFonts w:eastAsia="Times New Roman"/>
                <w:color w:val="000000"/>
                <w:sz w:val="20"/>
                <w:szCs w:val="20"/>
              </w:rPr>
            </w:pPr>
            <w:ins w:id="498" w:author="Connor Lovell" w:date="2024-12-05T13:14:00Z" w16du:dateUtc="2024-12-05T13:14:00Z">
              <w:r w:rsidRPr="00EE7A33">
                <w:rPr>
                  <w:rFonts w:eastAsia="Times New Roman"/>
                  <w:color w:val="000000"/>
                  <w:sz w:val="20"/>
                  <w:szCs w:val="20"/>
                </w:rPr>
                <w:t>214</w:t>
              </w:r>
            </w:ins>
          </w:p>
        </w:tc>
      </w:tr>
      <w:tr w:rsidR="00AB674F" w:rsidRPr="00EE7A33" w14:paraId="61810477" w14:textId="77777777" w:rsidTr="00545E4C">
        <w:trPr>
          <w:trHeight w:val="288"/>
          <w:ins w:id="499" w:author="Connor Lovell" w:date="2024-12-05T13:14:00Z"/>
        </w:trPr>
        <w:tc>
          <w:tcPr>
            <w:tcW w:w="495" w:type="dxa"/>
            <w:tcBorders>
              <w:top w:val="nil"/>
              <w:left w:val="nil"/>
              <w:bottom w:val="nil"/>
              <w:right w:val="nil"/>
            </w:tcBorders>
            <w:shd w:val="clear" w:color="auto" w:fill="auto"/>
            <w:noWrap/>
            <w:vAlign w:val="center"/>
            <w:hideMark/>
          </w:tcPr>
          <w:p w14:paraId="25E1941A" w14:textId="77777777" w:rsidR="00AB674F" w:rsidRPr="00EE7A33" w:rsidRDefault="00AB674F" w:rsidP="00545E4C">
            <w:pPr>
              <w:spacing w:line="240" w:lineRule="auto"/>
              <w:jc w:val="right"/>
              <w:rPr>
                <w:ins w:id="500" w:author="Connor Lovell" w:date="2024-12-05T13:14:00Z" w16du:dateUtc="2024-12-05T13:14:00Z"/>
                <w:rFonts w:eastAsia="Times New Roman"/>
                <w:color w:val="000000"/>
                <w:sz w:val="20"/>
                <w:szCs w:val="20"/>
              </w:rPr>
            </w:pPr>
            <w:ins w:id="501"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59FB7B44" w14:textId="77777777" w:rsidR="00AB674F" w:rsidRPr="00EE7A33" w:rsidRDefault="00AB674F" w:rsidP="00545E4C">
            <w:pPr>
              <w:spacing w:line="240" w:lineRule="auto"/>
              <w:jc w:val="right"/>
              <w:rPr>
                <w:ins w:id="502" w:author="Connor Lovell" w:date="2024-12-05T13:14:00Z" w16du:dateUtc="2024-12-05T13:14:00Z"/>
                <w:rFonts w:eastAsia="Times New Roman"/>
                <w:color w:val="000000"/>
                <w:sz w:val="20"/>
                <w:szCs w:val="20"/>
              </w:rPr>
            </w:pPr>
            <w:proofErr w:type="spellStart"/>
            <w:ins w:id="503" w:author="Connor Lovell" w:date="2024-12-05T13:14:00Z" w16du:dateUtc="2024-12-05T13:14:00Z">
              <w:r w:rsidRPr="00EE7A33">
                <w:rPr>
                  <w:rFonts w:eastAsia="Times New Roman"/>
                  <w:color w:val="000000"/>
                  <w:sz w:val="20"/>
                  <w:szCs w:val="20"/>
                </w:rPr>
                <w:t>Chisaccia</w:t>
              </w:r>
              <w:proofErr w:type="spellEnd"/>
            </w:ins>
          </w:p>
        </w:tc>
        <w:tc>
          <w:tcPr>
            <w:tcW w:w="1717" w:type="dxa"/>
            <w:tcBorders>
              <w:top w:val="nil"/>
              <w:left w:val="nil"/>
              <w:bottom w:val="nil"/>
              <w:right w:val="nil"/>
            </w:tcBorders>
            <w:shd w:val="clear" w:color="auto" w:fill="auto"/>
            <w:noWrap/>
            <w:vAlign w:val="center"/>
            <w:hideMark/>
          </w:tcPr>
          <w:p w14:paraId="1FB4C708" w14:textId="77777777" w:rsidR="00AB674F" w:rsidRPr="00EE7A33" w:rsidRDefault="00AB674F" w:rsidP="00545E4C">
            <w:pPr>
              <w:spacing w:line="240" w:lineRule="auto"/>
              <w:jc w:val="right"/>
              <w:rPr>
                <w:ins w:id="504" w:author="Connor Lovell" w:date="2024-12-05T13:14:00Z" w16du:dateUtc="2024-12-05T13:14:00Z"/>
                <w:rFonts w:eastAsia="Times New Roman"/>
                <w:color w:val="000000"/>
                <w:sz w:val="20"/>
                <w:szCs w:val="20"/>
              </w:rPr>
            </w:pPr>
            <w:ins w:id="505" w:author="Connor Lovell" w:date="2024-12-05T13:14:00Z" w16du:dateUtc="2024-12-05T13:14:00Z">
              <w:r w:rsidRPr="00EE7A33">
                <w:rPr>
                  <w:rFonts w:eastAsia="Times New Roman"/>
                  <w:color w:val="000000"/>
                  <w:sz w:val="20"/>
                  <w:szCs w:val="20"/>
                </w:rPr>
                <w:t>South Corsica</w:t>
              </w:r>
            </w:ins>
          </w:p>
        </w:tc>
        <w:tc>
          <w:tcPr>
            <w:tcW w:w="1984" w:type="dxa"/>
            <w:tcBorders>
              <w:top w:val="nil"/>
              <w:left w:val="nil"/>
              <w:bottom w:val="nil"/>
              <w:right w:val="nil"/>
            </w:tcBorders>
            <w:shd w:val="clear" w:color="auto" w:fill="auto"/>
            <w:noWrap/>
            <w:vAlign w:val="center"/>
            <w:hideMark/>
          </w:tcPr>
          <w:p w14:paraId="754443E3" w14:textId="77777777" w:rsidR="00AB674F" w:rsidRPr="00EE7A33" w:rsidRDefault="00AB674F" w:rsidP="00545E4C">
            <w:pPr>
              <w:spacing w:line="240" w:lineRule="auto"/>
              <w:jc w:val="right"/>
              <w:rPr>
                <w:ins w:id="506" w:author="Connor Lovell" w:date="2024-12-05T13:14:00Z" w16du:dateUtc="2024-12-05T13:14:00Z"/>
                <w:rFonts w:eastAsia="Times New Roman"/>
                <w:color w:val="000000"/>
                <w:sz w:val="20"/>
                <w:szCs w:val="20"/>
              </w:rPr>
            </w:pPr>
            <w:ins w:id="507" w:author="Connor Lovell" w:date="2024-12-05T13:14:00Z" w16du:dateUtc="2024-12-05T13:14:00Z">
              <w:r w:rsidRPr="00EE7A33">
                <w:rPr>
                  <w:rFonts w:eastAsia="Times New Roman"/>
                  <w:color w:val="000000"/>
                  <w:sz w:val="20"/>
                  <w:szCs w:val="20"/>
                </w:rPr>
                <w:t>41.88473 9.22153</w:t>
              </w:r>
            </w:ins>
          </w:p>
        </w:tc>
        <w:tc>
          <w:tcPr>
            <w:tcW w:w="1985" w:type="dxa"/>
            <w:tcBorders>
              <w:top w:val="nil"/>
              <w:left w:val="nil"/>
              <w:bottom w:val="nil"/>
              <w:right w:val="nil"/>
            </w:tcBorders>
            <w:shd w:val="clear" w:color="auto" w:fill="auto"/>
            <w:noWrap/>
            <w:vAlign w:val="center"/>
            <w:hideMark/>
          </w:tcPr>
          <w:p w14:paraId="56ED4E54" w14:textId="77777777" w:rsidR="00AB674F" w:rsidRPr="00EE7A33" w:rsidRDefault="00AB674F" w:rsidP="00545E4C">
            <w:pPr>
              <w:spacing w:line="240" w:lineRule="auto"/>
              <w:jc w:val="right"/>
              <w:rPr>
                <w:ins w:id="508" w:author="Connor Lovell" w:date="2024-12-05T13:14:00Z" w16du:dateUtc="2024-12-05T13:14:00Z"/>
                <w:rFonts w:eastAsia="Times New Roman"/>
                <w:color w:val="000000"/>
                <w:sz w:val="20"/>
                <w:szCs w:val="20"/>
              </w:rPr>
            </w:pPr>
            <w:ins w:id="509" w:author="Connor Lovell" w:date="2024-12-05T13:14:00Z" w16du:dateUtc="2024-12-05T13:14:00Z">
              <w:r w:rsidRPr="00EE7A33">
                <w:rPr>
                  <w:rFonts w:eastAsia="Times New Roman"/>
                  <w:color w:val="000000"/>
                  <w:sz w:val="20"/>
                  <w:szCs w:val="20"/>
                </w:rPr>
                <w:t>01/04/2016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68E2D7E3" w14:textId="77777777" w:rsidR="00AB674F" w:rsidRPr="00EE7A33" w:rsidRDefault="00AB674F" w:rsidP="00545E4C">
            <w:pPr>
              <w:spacing w:line="240" w:lineRule="auto"/>
              <w:jc w:val="right"/>
              <w:rPr>
                <w:ins w:id="510" w:author="Connor Lovell" w:date="2024-12-05T13:14:00Z" w16du:dateUtc="2024-12-05T13:14:00Z"/>
                <w:rFonts w:eastAsia="Times New Roman"/>
                <w:color w:val="000000"/>
                <w:sz w:val="20"/>
                <w:szCs w:val="20"/>
              </w:rPr>
            </w:pPr>
            <w:ins w:id="511" w:author="Connor Lovell" w:date="2024-12-05T13:14:00Z" w16du:dateUtc="2024-12-05T13:14:00Z">
              <w:r w:rsidRPr="00EE7A33">
                <w:rPr>
                  <w:rFonts w:eastAsia="Times New Roman"/>
                  <w:color w:val="000000"/>
                  <w:sz w:val="20"/>
                  <w:szCs w:val="20"/>
                </w:rPr>
                <w:t>214</w:t>
              </w:r>
            </w:ins>
          </w:p>
        </w:tc>
      </w:tr>
      <w:tr w:rsidR="00AB674F" w:rsidRPr="00EE7A33" w14:paraId="7B935858" w14:textId="77777777" w:rsidTr="00545E4C">
        <w:trPr>
          <w:trHeight w:val="288"/>
          <w:ins w:id="512" w:author="Connor Lovell" w:date="2024-12-05T13:14:00Z"/>
        </w:trPr>
        <w:tc>
          <w:tcPr>
            <w:tcW w:w="495" w:type="dxa"/>
            <w:tcBorders>
              <w:top w:val="nil"/>
              <w:left w:val="nil"/>
              <w:bottom w:val="nil"/>
              <w:right w:val="nil"/>
            </w:tcBorders>
            <w:shd w:val="clear" w:color="auto" w:fill="auto"/>
            <w:noWrap/>
            <w:vAlign w:val="center"/>
            <w:hideMark/>
          </w:tcPr>
          <w:p w14:paraId="2D9543BD" w14:textId="77777777" w:rsidR="00AB674F" w:rsidRPr="00EE7A33" w:rsidRDefault="00AB674F" w:rsidP="00545E4C">
            <w:pPr>
              <w:spacing w:line="240" w:lineRule="auto"/>
              <w:jc w:val="right"/>
              <w:rPr>
                <w:ins w:id="513" w:author="Connor Lovell" w:date="2024-12-05T13:14:00Z" w16du:dateUtc="2024-12-05T13:14:00Z"/>
                <w:rFonts w:eastAsia="Times New Roman"/>
                <w:color w:val="000000"/>
                <w:sz w:val="20"/>
                <w:szCs w:val="20"/>
              </w:rPr>
            </w:pPr>
            <w:ins w:id="514"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525482D3" w14:textId="77777777" w:rsidR="00AB674F" w:rsidRPr="00EE7A33" w:rsidRDefault="00AB674F" w:rsidP="00545E4C">
            <w:pPr>
              <w:spacing w:line="240" w:lineRule="auto"/>
              <w:jc w:val="right"/>
              <w:rPr>
                <w:ins w:id="515" w:author="Connor Lovell" w:date="2024-12-05T13:14:00Z" w16du:dateUtc="2024-12-05T13:14:00Z"/>
                <w:rFonts w:eastAsia="Times New Roman"/>
                <w:color w:val="000000"/>
                <w:sz w:val="20"/>
                <w:szCs w:val="20"/>
              </w:rPr>
            </w:pPr>
            <w:ins w:id="516" w:author="Connor Lovell" w:date="2024-12-05T13:14:00Z" w16du:dateUtc="2024-12-05T13:14:00Z">
              <w:r w:rsidRPr="00EE7A33">
                <w:rPr>
                  <w:rFonts w:eastAsia="Times New Roman"/>
                  <w:color w:val="000000"/>
                  <w:sz w:val="20"/>
                  <w:szCs w:val="20"/>
                </w:rPr>
                <w:t>Lia</w:t>
              </w:r>
            </w:ins>
          </w:p>
        </w:tc>
        <w:tc>
          <w:tcPr>
            <w:tcW w:w="1717" w:type="dxa"/>
            <w:tcBorders>
              <w:top w:val="nil"/>
              <w:left w:val="nil"/>
              <w:bottom w:val="nil"/>
              <w:right w:val="nil"/>
            </w:tcBorders>
            <w:shd w:val="clear" w:color="auto" w:fill="auto"/>
            <w:noWrap/>
            <w:vAlign w:val="center"/>
            <w:hideMark/>
          </w:tcPr>
          <w:p w14:paraId="0F2BB857" w14:textId="77777777" w:rsidR="00AB674F" w:rsidRPr="00EE7A33" w:rsidRDefault="00AB674F" w:rsidP="00545E4C">
            <w:pPr>
              <w:spacing w:line="240" w:lineRule="auto"/>
              <w:jc w:val="right"/>
              <w:rPr>
                <w:ins w:id="517" w:author="Connor Lovell" w:date="2024-12-05T13:14:00Z" w16du:dateUtc="2024-12-05T13:14:00Z"/>
                <w:rFonts w:eastAsia="Times New Roman"/>
                <w:color w:val="000000"/>
                <w:sz w:val="20"/>
                <w:szCs w:val="20"/>
              </w:rPr>
            </w:pPr>
            <w:proofErr w:type="spellStart"/>
            <w:ins w:id="518"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1B4B935C" w14:textId="77777777" w:rsidR="00AB674F" w:rsidRPr="00EE7A33" w:rsidRDefault="00AB674F" w:rsidP="00545E4C">
            <w:pPr>
              <w:spacing w:line="240" w:lineRule="auto"/>
              <w:jc w:val="right"/>
              <w:rPr>
                <w:ins w:id="519" w:author="Connor Lovell" w:date="2024-12-05T13:14:00Z" w16du:dateUtc="2024-12-05T13:14:00Z"/>
                <w:rFonts w:eastAsia="Times New Roman"/>
                <w:color w:val="000000"/>
                <w:sz w:val="20"/>
                <w:szCs w:val="20"/>
              </w:rPr>
            </w:pPr>
            <w:ins w:id="520" w:author="Connor Lovell" w:date="2024-12-05T13:14:00Z" w16du:dateUtc="2024-12-05T13:14:00Z">
              <w:r w:rsidRPr="00EE7A33">
                <w:rPr>
                  <w:rFonts w:eastAsia="Times New Roman"/>
                  <w:color w:val="000000"/>
                  <w:sz w:val="20"/>
                  <w:szCs w:val="20"/>
                </w:rPr>
                <w:t>42.26662 9.17083</w:t>
              </w:r>
            </w:ins>
          </w:p>
        </w:tc>
        <w:tc>
          <w:tcPr>
            <w:tcW w:w="1985" w:type="dxa"/>
            <w:tcBorders>
              <w:top w:val="nil"/>
              <w:left w:val="nil"/>
              <w:bottom w:val="nil"/>
              <w:right w:val="nil"/>
            </w:tcBorders>
            <w:shd w:val="clear" w:color="auto" w:fill="auto"/>
            <w:noWrap/>
            <w:vAlign w:val="center"/>
            <w:hideMark/>
          </w:tcPr>
          <w:p w14:paraId="3D60FB47" w14:textId="77777777" w:rsidR="00AB674F" w:rsidRPr="00EE7A33" w:rsidRDefault="00AB674F" w:rsidP="00545E4C">
            <w:pPr>
              <w:spacing w:line="240" w:lineRule="auto"/>
              <w:jc w:val="right"/>
              <w:rPr>
                <w:ins w:id="521" w:author="Connor Lovell" w:date="2024-12-05T13:14:00Z" w16du:dateUtc="2024-12-05T13:14:00Z"/>
                <w:rFonts w:eastAsia="Times New Roman"/>
                <w:color w:val="000000"/>
                <w:sz w:val="20"/>
                <w:szCs w:val="20"/>
              </w:rPr>
            </w:pPr>
            <w:ins w:id="522" w:author="Connor Lovell" w:date="2024-12-05T13:14:00Z" w16du:dateUtc="2024-12-05T13:14:00Z">
              <w:r w:rsidRPr="00EE7A33">
                <w:rPr>
                  <w:rFonts w:eastAsia="Times New Roman"/>
                  <w:color w:val="000000"/>
                  <w:sz w:val="20"/>
                  <w:szCs w:val="20"/>
                </w:rPr>
                <w:t>22/02/2018 10:0</w:t>
              </w:r>
              <w:r>
                <w:rPr>
                  <w:rFonts w:eastAsia="Times New Roman"/>
                  <w:color w:val="000000"/>
                  <w:sz w:val="20"/>
                  <w:szCs w:val="20"/>
                </w:rPr>
                <w:t>0</w:t>
              </w:r>
            </w:ins>
          </w:p>
        </w:tc>
        <w:tc>
          <w:tcPr>
            <w:tcW w:w="1276" w:type="dxa"/>
            <w:tcBorders>
              <w:top w:val="nil"/>
              <w:left w:val="nil"/>
              <w:bottom w:val="nil"/>
              <w:right w:val="nil"/>
            </w:tcBorders>
            <w:shd w:val="clear" w:color="auto" w:fill="auto"/>
            <w:noWrap/>
            <w:vAlign w:val="bottom"/>
            <w:hideMark/>
          </w:tcPr>
          <w:p w14:paraId="4C9497E0" w14:textId="77777777" w:rsidR="00AB674F" w:rsidRPr="00EE7A33" w:rsidRDefault="00AB674F" w:rsidP="00545E4C">
            <w:pPr>
              <w:spacing w:line="240" w:lineRule="auto"/>
              <w:jc w:val="right"/>
              <w:rPr>
                <w:ins w:id="523" w:author="Connor Lovell" w:date="2024-12-05T13:14:00Z" w16du:dateUtc="2024-12-05T13:14:00Z"/>
                <w:rFonts w:eastAsia="Times New Roman"/>
                <w:color w:val="000000"/>
                <w:sz w:val="20"/>
                <w:szCs w:val="20"/>
              </w:rPr>
            </w:pPr>
            <w:ins w:id="524" w:author="Connor Lovell" w:date="2024-12-05T13:14:00Z" w16du:dateUtc="2024-12-05T13:14:00Z">
              <w:r w:rsidRPr="00EE7A33">
                <w:rPr>
                  <w:rFonts w:eastAsia="Times New Roman"/>
                  <w:color w:val="000000"/>
                  <w:sz w:val="20"/>
                  <w:szCs w:val="20"/>
                </w:rPr>
                <w:t>1598</w:t>
              </w:r>
            </w:ins>
          </w:p>
        </w:tc>
      </w:tr>
      <w:tr w:rsidR="00AB674F" w:rsidRPr="00EE7A33" w14:paraId="4F01604F" w14:textId="77777777" w:rsidTr="00545E4C">
        <w:trPr>
          <w:trHeight w:val="288"/>
          <w:ins w:id="525" w:author="Connor Lovell" w:date="2024-12-05T13:14:00Z"/>
        </w:trPr>
        <w:tc>
          <w:tcPr>
            <w:tcW w:w="495" w:type="dxa"/>
            <w:tcBorders>
              <w:top w:val="nil"/>
              <w:left w:val="nil"/>
              <w:bottom w:val="nil"/>
              <w:right w:val="nil"/>
            </w:tcBorders>
            <w:shd w:val="clear" w:color="auto" w:fill="auto"/>
            <w:noWrap/>
            <w:vAlign w:val="center"/>
            <w:hideMark/>
          </w:tcPr>
          <w:p w14:paraId="5EB11E5B" w14:textId="77777777" w:rsidR="00AB674F" w:rsidRPr="00EE7A33" w:rsidRDefault="00AB674F" w:rsidP="00545E4C">
            <w:pPr>
              <w:spacing w:line="240" w:lineRule="auto"/>
              <w:jc w:val="right"/>
              <w:rPr>
                <w:ins w:id="526" w:author="Connor Lovell" w:date="2024-12-05T13:14:00Z" w16du:dateUtc="2024-12-05T13:14:00Z"/>
                <w:rFonts w:eastAsia="Times New Roman"/>
                <w:color w:val="000000"/>
                <w:sz w:val="20"/>
                <w:szCs w:val="20"/>
              </w:rPr>
            </w:pPr>
            <w:ins w:id="527" w:author="Connor Lovell" w:date="2024-12-05T13:14:00Z" w16du:dateUtc="2024-12-05T13:14:00Z">
              <w:r w:rsidRPr="00EE7A33">
                <w:rPr>
                  <w:rFonts w:eastAsia="Times New Roman"/>
                  <w:color w:val="000000"/>
                  <w:sz w:val="20"/>
                  <w:szCs w:val="20"/>
                </w:rPr>
                <w:t>F</w:t>
              </w:r>
            </w:ins>
          </w:p>
        </w:tc>
        <w:tc>
          <w:tcPr>
            <w:tcW w:w="1081" w:type="dxa"/>
            <w:tcBorders>
              <w:top w:val="nil"/>
              <w:left w:val="nil"/>
              <w:bottom w:val="nil"/>
              <w:right w:val="nil"/>
            </w:tcBorders>
            <w:shd w:val="clear" w:color="auto" w:fill="auto"/>
            <w:noWrap/>
            <w:vAlign w:val="center"/>
            <w:hideMark/>
          </w:tcPr>
          <w:p w14:paraId="4BE66299" w14:textId="77777777" w:rsidR="00AB674F" w:rsidRPr="00EE7A33" w:rsidRDefault="00AB674F" w:rsidP="00545E4C">
            <w:pPr>
              <w:spacing w:line="240" w:lineRule="auto"/>
              <w:jc w:val="right"/>
              <w:rPr>
                <w:ins w:id="528" w:author="Connor Lovell" w:date="2024-12-05T13:14:00Z" w16du:dateUtc="2024-12-05T13:14:00Z"/>
                <w:rFonts w:eastAsia="Times New Roman"/>
                <w:color w:val="000000"/>
                <w:sz w:val="20"/>
                <w:szCs w:val="20"/>
              </w:rPr>
            </w:pPr>
            <w:ins w:id="529" w:author="Connor Lovell" w:date="2024-12-05T13:14:00Z" w16du:dateUtc="2024-12-05T13:14:00Z">
              <w:r w:rsidRPr="00EE7A33">
                <w:rPr>
                  <w:rFonts w:eastAsia="Times New Roman"/>
                  <w:color w:val="000000"/>
                  <w:sz w:val="20"/>
                  <w:szCs w:val="20"/>
                </w:rPr>
                <w:t>Stella</w:t>
              </w:r>
            </w:ins>
          </w:p>
        </w:tc>
        <w:tc>
          <w:tcPr>
            <w:tcW w:w="1717" w:type="dxa"/>
            <w:tcBorders>
              <w:top w:val="nil"/>
              <w:left w:val="nil"/>
              <w:bottom w:val="nil"/>
              <w:right w:val="nil"/>
            </w:tcBorders>
            <w:shd w:val="clear" w:color="auto" w:fill="auto"/>
            <w:noWrap/>
            <w:vAlign w:val="center"/>
            <w:hideMark/>
          </w:tcPr>
          <w:p w14:paraId="606163BE" w14:textId="77777777" w:rsidR="00AB674F" w:rsidRPr="00EE7A33" w:rsidRDefault="00AB674F" w:rsidP="00545E4C">
            <w:pPr>
              <w:spacing w:line="240" w:lineRule="auto"/>
              <w:jc w:val="right"/>
              <w:rPr>
                <w:ins w:id="530" w:author="Connor Lovell" w:date="2024-12-05T13:14:00Z" w16du:dateUtc="2024-12-05T13:14:00Z"/>
                <w:rFonts w:eastAsia="Times New Roman"/>
                <w:color w:val="000000"/>
                <w:sz w:val="20"/>
                <w:szCs w:val="20"/>
              </w:rPr>
            </w:pPr>
            <w:proofErr w:type="spellStart"/>
            <w:ins w:id="531" w:author="Connor Lovell" w:date="2024-12-05T13:14:00Z" w16du:dateUtc="2024-12-05T13:14:00Z">
              <w:r w:rsidRPr="00EE7A33">
                <w:rPr>
                  <w:rFonts w:eastAsia="Times New Roman"/>
                  <w:color w:val="000000"/>
                  <w:sz w:val="20"/>
                  <w:szCs w:val="20"/>
                </w:rPr>
                <w:t>Center</w:t>
              </w:r>
              <w:proofErr w:type="spellEnd"/>
              <w:r w:rsidRPr="00EE7A33">
                <w:rPr>
                  <w:rFonts w:eastAsia="Times New Roman"/>
                  <w:color w:val="000000"/>
                  <w:sz w:val="20"/>
                  <w:szCs w:val="20"/>
                </w:rPr>
                <w:t xml:space="preserve"> of Corsica</w:t>
              </w:r>
            </w:ins>
          </w:p>
        </w:tc>
        <w:tc>
          <w:tcPr>
            <w:tcW w:w="1984" w:type="dxa"/>
            <w:tcBorders>
              <w:top w:val="nil"/>
              <w:left w:val="nil"/>
              <w:bottom w:val="nil"/>
              <w:right w:val="nil"/>
            </w:tcBorders>
            <w:shd w:val="clear" w:color="auto" w:fill="auto"/>
            <w:noWrap/>
            <w:vAlign w:val="center"/>
            <w:hideMark/>
          </w:tcPr>
          <w:p w14:paraId="133C59E6" w14:textId="77777777" w:rsidR="00AB674F" w:rsidRPr="00EE7A33" w:rsidRDefault="00AB674F" w:rsidP="00545E4C">
            <w:pPr>
              <w:spacing w:line="240" w:lineRule="auto"/>
              <w:jc w:val="right"/>
              <w:rPr>
                <w:ins w:id="532" w:author="Connor Lovell" w:date="2024-12-05T13:14:00Z" w16du:dateUtc="2024-12-05T13:14:00Z"/>
                <w:rFonts w:eastAsia="Times New Roman"/>
                <w:color w:val="000000"/>
                <w:sz w:val="20"/>
                <w:szCs w:val="20"/>
              </w:rPr>
            </w:pPr>
            <w:ins w:id="533" w:author="Connor Lovell" w:date="2024-12-05T13:14:00Z" w16du:dateUtc="2024-12-05T13:14:00Z">
              <w:r w:rsidRPr="00EE7A33">
                <w:rPr>
                  <w:rFonts w:eastAsia="Times New Roman"/>
                  <w:color w:val="000000"/>
                  <w:sz w:val="20"/>
                  <w:szCs w:val="20"/>
                </w:rPr>
                <w:t>42.26662 9.17083</w:t>
              </w:r>
            </w:ins>
          </w:p>
        </w:tc>
        <w:tc>
          <w:tcPr>
            <w:tcW w:w="1985" w:type="dxa"/>
            <w:tcBorders>
              <w:top w:val="nil"/>
              <w:left w:val="nil"/>
              <w:bottom w:val="nil"/>
              <w:right w:val="nil"/>
            </w:tcBorders>
            <w:shd w:val="clear" w:color="auto" w:fill="auto"/>
            <w:noWrap/>
            <w:vAlign w:val="center"/>
            <w:hideMark/>
          </w:tcPr>
          <w:p w14:paraId="0D519949" w14:textId="77777777" w:rsidR="00AB674F" w:rsidRPr="00EE7A33" w:rsidRDefault="00AB674F" w:rsidP="00545E4C">
            <w:pPr>
              <w:spacing w:line="240" w:lineRule="auto"/>
              <w:jc w:val="right"/>
              <w:rPr>
                <w:ins w:id="534" w:author="Connor Lovell" w:date="2024-12-05T13:14:00Z" w16du:dateUtc="2024-12-05T13:14:00Z"/>
                <w:rFonts w:eastAsia="Times New Roman"/>
                <w:color w:val="000000"/>
                <w:sz w:val="20"/>
                <w:szCs w:val="20"/>
              </w:rPr>
            </w:pPr>
            <w:ins w:id="535" w:author="Connor Lovell" w:date="2024-12-05T13:14:00Z" w16du:dateUtc="2024-12-05T13:14:00Z">
              <w:r w:rsidRPr="00EE7A33">
                <w:rPr>
                  <w:rFonts w:eastAsia="Times New Roman"/>
                  <w:color w:val="000000"/>
                  <w:sz w:val="20"/>
                  <w:szCs w:val="20"/>
                </w:rPr>
                <w:t>08/12/2018 10:00</w:t>
              </w:r>
            </w:ins>
          </w:p>
        </w:tc>
        <w:tc>
          <w:tcPr>
            <w:tcW w:w="1276" w:type="dxa"/>
            <w:tcBorders>
              <w:top w:val="nil"/>
              <w:left w:val="nil"/>
              <w:bottom w:val="nil"/>
              <w:right w:val="nil"/>
            </w:tcBorders>
            <w:shd w:val="clear" w:color="auto" w:fill="auto"/>
            <w:noWrap/>
            <w:vAlign w:val="bottom"/>
            <w:hideMark/>
          </w:tcPr>
          <w:p w14:paraId="0E723900" w14:textId="77777777" w:rsidR="00AB674F" w:rsidRPr="00EE7A33" w:rsidRDefault="00AB674F" w:rsidP="00545E4C">
            <w:pPr>
              <w:spacing w:line="240" w:lineRule="auto"/>
              <w:jc w:val="right"/>
              <w:rPr>
                <w:ins w:id="536" w:author="Connor Lovell" w:date="2024-12-05T13:14:00Z" w16du:dateUtc="2024-12-05T13:14:00Z"/>
                <w:rFonts w:eastAsia="Times New Roman"/>
                <w:color w:val="000000"/>
                <w:sz w:val="20"/>
                <w:szCs w:val="20"/>
              </w:rPr>
            </w:pPr>
            <w:ins w:id="537" w:author="Connor Lovell" w:date="2024-12-05T13:14:00Z" w16du:dateUtc="2024-12-05T13:14:00Z">
              <w:r w:rsidRPr="00EE7A33">
                <w:rPr>
                  <w:rFonts w:eastAsia="Times New Roman"/>
                  <w:color w:val="000000"/>
                  <w:sz w:val="20"/>
                  <w:szCs w:val="20"/>
                </w:rPr>
                <w:t>2176</w:t>
              </w:r>
            </w:ins>
          </w:p>
        </w:tc>
      </w:tr>
      <w:tr w:rsidR="00AB674F" w:rsidRPr="00EE7A33" w14:paraId="0A22F30C" w14:textId="77777777" w:rsidTr="00545E4C">
        <w:trPr>
          <w:trHeight w:val="288"/>
          <w:ins w:id="538" w:author="Connor Lovell" w:date="2024-12-05T13:14:00Z"/>
        </w:trPr>
        <w:tc>
          <w:tcPr>
            <w:tcW w:w="495" w:type="dxa"/>
            <w:tcBorders>
              <w:top w:val="nil"/>
              <w:left w:val="nil"/>
              <w:bottom w:val="single" w:sz="4" w:space="0" w:color="auto"/>
              <w:right w:val="nil"/>
            </w:tcBorders>
            <w:shd w:val="clear" w:color="auto" w:fill="auto"/>
            <w:noWrap/>
            <w:vAlign w:val="center"/>
            <w:hideMark/>
          </w:tcPr>
          <w:p w14:paraId="02D89018" w14:textId="77777777" w:rsidR="00AB674F" w:rsidRPr="00EE7A33" w:rsidRDefault="00AB674F" w:rsidP="00545E4C">
            <w:pPr>
              <w:spacing w:line="240" w:lineRule="auto"/>
              <w:jc w:val="right"/>
              <w:rPr>
                <w:ins w:id="539" w:author="Connor Lovell" w:date="2024-12-05T13:14:00Z" w16du:dateUtc="2024-12-05T13:14:00Z"/>
                <w:rFonts w:eastAsia="Times New Roman"/>
                <w:color w:val="000000"/>
                <w:sz w:val="20"/>
                <w:szCs w:val="20"/>
              </w:rPr>
            </w:pPr>
            <w:ins w:id="540" w:author="Connor Lovell" w:date="2024-12-05T13:14:00Z" w16du:dateUtc="2024-12-05T13:14:00Z">
              <w:r w:rsidRPr="00EE7A33">
                <w:rPr>
                  <w:rFonts w:eastAsia="Times New Roman"/>
                  <w:color w:val="000000"/>
                  <w:sz w:val="20"/>
                  <w:szCs w:val="20"/>
                </w:rPr>
                <w:t>M</w:t>
              </w:r>
            </w:ins>
          </w:p>
        </w:tc>
        <w:tc>
          <w:tcPr>
            <w:tcW w:w="1081" w:type="dxa"/>
            <w:tcBorders>
              <w:top w:val="nil"/>
              <w:left w:val="nil"/>
              <w:bottom w:val="single" w:sz="4" w:space="0" w:color="auto"/>
              <w:right w:val="nil"/>
            </w:tcBorders>
            <w:shd w:val="clear" w:color="auto" w:fill="auto"/>
            <w:noWrap/>
            <w:vAlign w:val="center"/>
            <w:hideMark/>
          </w:tcPr>
          <w:p w14:paraId="491C9095" w14:textId="77777777" w:rsidR="00AB674F" w:rsidRPr="00EE7A33" w:rsidRDefault="00AB674F" w:rsidP="00545E4C">
            <w:pPr>
              <w:spacing w:line="240" w:lineRule="auto"/>
              <w:jc w:val="right"/>
              <w:rPr>
                <w:ins w:id="541" w:author="Connor Lovell" w:date="2024-12-05T13:14:00Z" w16du:dateUtc="2024-12-05T13:14:00Z"/>
                <w:rFonts w:eastAsia="Times New Roman"/>
                <w:color w:val="000000"/>
                <w:sz w:val="20"/>
                <w:szCs w:val="20"/>
              </w:rPr>
            </w:pPr>
            <w:proofErr w:type="spellStart"/>
            <w:ins w:id="542" w:author="Connor Lovell" w:date="2024-12-05T13:14:00Z" w16du:dateUtc="2024-12-05T13:14:00Z">
              <w:r w:rsidRPr="00EE7A33">
                <w:rPr>
                  <w:rFonts w:eastAsia="Times New Roman"/>
                  <w:color w:val="000000"/>
                  <w:sz w:val="20"/>
                  <w:szCs w:val="20"/>
                </w:rPr>
                <w:t>Banditu</w:t>
              </w:r>
              <w:proofErr w:type="spellEnd"/>
            </w:ins>
          </w:p>
        </w:tc>
        <w:tc>
          <w:tcPr>
            <w:tcW w:w="1717" w:type="dxa"/>
            <w:tcBorders>
              <w:top w:val="nil"/>
              <w:left w:val="nil"/>
              <w:bottom w:val="single" w:sz="4" w:space="0" w:color="auto"/>
              <w:right w:val="nil"/>
            </w:tcBorders>
            <w:shd w:val="clear" w:color="auto" w:fill="auto"/>
            <w:noWrap/>
            <w:vAlign w:val="center"/>
            <w:hideMark/>
          </w:tcPr>
          <w:p w14:paraId="67E36FE2" w14:textId="77777777" w:rsidR="00AB674F" w:rsidRPr="00EE7A33" w:rsidRDefault="00AB674F" w:rsidP="00545E4C">
            <w:pPr>
              <w:spacing w:line="240" w:lineRule="auto"/>
              <w:jc w:val="right"/>
              <w:rPr>
                <w:ins w:id="543" w:author="Connor Lovell" w:date="2024-12-05T13:14:00Z" w16du:dateUtc="2024-12-05T13:14:00Z"/>
                <w:rFonts w:eastAsia="Times New Roman"/>
                <w:color w:val="000000"/>
                <w:sz w:val="20"/>
                <w:szCs w:val="20"/>
              </w:rPr>
            </w:pPr>
            <w:ins w:id="544" w:author="Connor Lovell" w:date="2024-12-05T13:14:00Z" w16du:dateUtc="2024-12-05T13:14:00Z">
              <w:r w:rsidRPr="00EE7A33">
                <w:rPr>
                  <w:rFonts w:eastAsia="Times New Roman"/>
                  <w:color w:val="000000"/>
                  <w:sz w:val="20"/>
                  <w:szCs w:val="20"/>
                </w:rPr>
                <w:t>North Corsica</w:t>
              </w:r>
            </w:ins>
          </w:p>
        </w:tc>
        <w:tc>
          <w:tcPr>
            <w:tcW w:w="1984" w:type="dxa"/>
            <w:tcBorders>
              <w:top w:val="nil"/>
              <w:left w:val="nil"/>
              <w:bottom w:val="single" w:sz="4" w:space="0" w:color="auto"/>
              <w:right w:val="nil"/>
            </w:tcBorders>
            <w:shd w:val="clear" w:color="auto" w:fill="auto"/>
            <w:noWrap/>
            <w:vAlign w:val="center"/>
            <w:hideMark/>
          </w:tcPr>
          <w:p w14:paraId="1B481416" w14:textId="77777777" w:rsidR="00AB674F" w:rsidRPr="00EE7A33" w:rsidRDefault="00AB674F" w:rsidP="00545E4C">
            <w:pPr>
              <w:spacing w:line="240" w:lineRule="auto"/>
              <w:jc w:val="right"/>
              <w:rPr>
                <w:ins w:id="545" w:author="Connor Lovell" w:date="2024-12-05T13:14:00Z" w16du:dateUtc="2024-12-05T13:14:00Z"/>
                <w:rFonts w:eastAsia="Times New Roman"/>
                <w:color w:val="000000"/>
                <w:sz w:val="20"/>
                <w:szCs w:val="20"/>
              </w:rPr>
            </w:pPr>
            <w:ins w:id="546" w:author="Connor Lovell" w:date="2024-12-05T13:14:00Z" w16du:dateUtc="2024-12-05T13:14:00Z">
              <w:r w:rsidRPr="00EE7A33">
                <w:rPr>
                  <w:rFonts w:eastAsia="Times New Roman"/>
                  <w:color w:val="000000"/>
                  <w:sz w:val="20"/>
                  <w:szCs w:val="20"/>
                </w:rPr>
                <w:t>42.47735 9.18355</w:t>
              </w:r>
            </w:ins>
          </w:p>
        </w:tc>
        <w:tc>
          <w:tcPr>
            <w:tcW w:w="1985" w:type="dxa"/>
            <w:tcBorders>
              <w:top w:val="nil"/>
              <w:left w:val="nil"/>
              <w:bottom w:val="single" w:sz="4" w:space="0" w:color="auto"/>
              <w:right w:val="nil"/>
            </w:tcBorders>
            <w:shd w:val="clear" w:color="auto" w:fill="auto"/>
            <w:noWrap/>
            <w:vAlign w:val="center"/>
            <w:hideMark/>
          </w:tcPr>
          <w:p w14:paraId="37374172" w14:textId="77777777" w:rsidR="00AB674F" w:rsidRPr="00EE7A33" w:rsidRDefault="00AB674F" w:rsidP="00545E4C">
            <w:pPr>
              <w:spacing w:line="240" w:lineRule="auto"/>
              <w:jc w:val="right"/>
              <w:rPr>
                <w:ins w:id="547" w:author="Connor Lovell" w:date="2024-12-05T13:14:00Z" w16du:dateUtc="2024-12-05T13:14:00Z"/>
                <w:rFonts w:eastAsia="Times New Roman"/>
                <w:color w:val="000000"/>
                <w:sz w:val="20"/>
                <w:szCs w:val="20"/>
              </w:rPr>
            </w:pPr>
            <w:ins w:id="548" w:author="Connor Lovell" w:date="2024-12-05T13:14:00Z" w16du:dateUtc="2024-12-05T13:14:00Z">
              <w:r w:rsidRPr="00EE7A33">
                <w:rPr>
                  <w:rFonts w:eastAsia="Times New Roman"/>
                  <w:color w:val="000000"/>
                  <w:sz w:val="20"/>
                  <w:szCs w:val="20"/>
                </w:rPr>
                <w:t>12/04/2019 10:00</w:t>
              </w:r>
            </w:ins>
          </w:p>
        </w:tc>
        <w:tc>
          <w:tcPr>
            <w:tcW w:w="1276" w:type="dxa"/>
            <w:tcBorders>
              <w:top w:val="nil"/>
              <w:left w:val="nil"/>
              <w:bottom w:val="single" w:sz="4" w:space="0" w:color="auto"/>
              <w:right w:val="nil"/>
            </w:tcBorders>
            <w:shd w:val="clear" w:color="auto" w:fill="auto"/>
            <w:noWrap/>
            <w:vAlign w:val="bottom"/>
            <w:hideMark/>
          </w:tcPr>
          <w:p w14:paraId="5DD687C2" w14:textId="77777777" w:rsidR="00AB674F" w:rsidRPr="00EE7A33" w:rsidRDefault="00AB674F" w:rsidP="00545E4C">
            <w:pPr>
              <w:spacing w:line="240" w:lineRule="auto"/>
              <w:jc w:val="right"/>
              <w:rPr>
                <w:ins w:id="549" w:author="Connor Lovell" w:date="2024-12-05T13:14:00Z" w16du:dateUtc="2024-12-05T13:14:00Z"/>
                <w:rFonts w:eastAsia="Times New Roman"/>
                <w:color w:val="000000"/>
                <w:sz w:val="20"/>
                <w:szCs w:val="20"/>
              </w:rPr>
            </w:pPr>
            <w:ins w:id="550" w:author="Connor Lovell" w:date="2024-12-05T13:14:00Z" w16du:dateUtc="2024-12-05T13:14:00Z">
              <w:r w:rsidRPr="00EE7A33">
                <w:rPr>
                  <w:rFonts w:eastAsia="Times New Roman"/>
                  <w:color w:val="000000"/>
                  <w:sz w:val="20"/>
                  <w:szCs w:val="20"/>
                </w:rPr>
                <w:t>2426</w:t>
              </w:r>
            </w:ins>
          </w:p>
        </w:tc>
      </w:tr>
    </w:tbl>
    <w:p w14:paraId="79D2D777" w14:textId="77777777" w:rsidR="00AB674F" w:rsidRDefault="00AB674F" w:rsidP="00AB674F">
      <w:pPr>
        <w:rPr>
          <w:ins w:id="551" w:author="Connor Lovell" w:date="2024-12-05T13:14:00Z" w16du:dateUtc="2024-12-05T13:14:00Z"/>
        </w:rPr>
      </w:pPr>
    </w:p>
    <w:p w14:paraId="28A0F4B5" w14:textId="6B879257" w:rsidR="00AB674F" w:rsidRDefault="00AB674F" w:rsidP="00AB674F">
      <w:pPr>
        <w:rPr>
          <w:ins w:id="552" w:author="Connor Lovell" w:date="2024-12-05T13:17:00Z" w16du:dateUtc="2024-12-05T13:17:00Z"/>
        </w:rPr>
      </w:pPr>
      <w:ins w:id="553" w:author="Connor Lovell" w:date="2024-12-05T13:14:00Z" w16du:dateUtc="2024-12-05T13:14:00Z">
        <w:r w:rsidRPr="00394733">
          <w:rPr>
            <w:b/>
            <w:bCs/>
            <w:i/>
            <w:iCs/>
          </w:rPr>
          <w:t>Input</w:t>
        </w:r>
        <w:r>
          <w:t xml:space="preserve"> All input variables dictating deer movement are presented in table </w:t>
        </w:r>
        <w:r w:rsidRPr="00F617C5">
          <w:rPr>
            <w:highlight w:val="yellow"/>
          </w:rPr>
          <w:t>x (SSF output)</w:t>
        </w:r>
        <w:r>
          <w:t xml:space="preserve">. Annual birth and survival probabilities were 65% and 97%, respectively, and were based on expert opinion. The max lifespan was </w:t>
        </w:r>
        <w:r w:rsidRPr="00D278D6">
          <w:rPr>
            <w:highlight w:val="yellow"/>
          </w:rPr>
          <w:t>x</w:t>
        </w:r>
        <w:r>
          <w:t>. The max distance a deer can move in a 12-hour tick</w:t>
        </w:r>
      </w:ins>
      <w:ins w:id="554" w:author="Connor Lovell" w:date="2024-12-05T15:01:00Z" w16du:dateUtc="2024-12-05T15:01:00Z">
        <w:r w:rsidR="008A5B72">
          <w:t xml:space="preserve"> (their max step length)</w:t>
        </w:r>
      </w:ins>
      <w:ins w:id="555" w:author="Connor Lovell" w:date="2024-12-05T13:14:00Z" w16du:dateUtc="2024-12-05T13:14:00Z">
        <w:r>
          <w:t xml:space="preserve"> is 8.65km, obtained from analysing the raw GPS outputs. </w:t>
        </w:r>
      </w:ins>
    </w:p>
    <w:p w14:paraId="109B2EA5" w14:textId="77777777" w:rsidR="00AB674F" w:rsidRPr="00F617C5" w:rsidRDefault="00AB674F" w:rsidP="00AB674F">
      <w:pPr>
        <w:rPr>
          <w:ins w:id="556" w:author="Connor Lovell" w:date="2024-12-05T13:14:00Z" w16du:dateUtc="2024-12-05T13:14:00Z"/>
        </w:rPr>
      </w:pPr>
    </w:p>
    <w:p w14:paraId="41D87CA0" w14:textId="77777777" w:rsidR="00AB674F" w:rsidRDefault="00AB674F" w:rsidP="00AB674F">
      <w:pPr>
        <w:rPr>
          <w:ins w:id="557" w:author="Connor Lovell" w:date="2024-12-05T13:17:00Z" w16du:dateUtc="2024-12-05T13:17:00Z"/>
        </w:rPr>
      </w:pPr>
      <w:ins w:id="558" w:author="Connor Lovell" w:date="2024-12-05T13:14:00Z" w16du:dateUtc="2024-12-05T13:14:00Z">
        <w:r w:rsidRPr="00394733">
          <w:rPr>
            <w:b/>
            <w:bCs/>
            <w:i/>
            <w:iCs/>
          </w:rPr>
          <w:t>Sub-models</w:t>
        </w:r>
        <w:r w:rsidRPr="00394733">
          <w:rPr>
            <w:b/>
            <w:bCs/>
          </w:rPr>
          <w:t xml:space="preserve"> </w:t>
        </w:r>
        <w:r w:rsidRPr="0035380D">
          <w:t xml:space="preserve">The below </w:t>
        </w:r>
        <w:r>
          <w:t xml:space="preserve">sub-models are executed to simulate deer reintroduction, birth, movement, and death. </w:t>
        </w:r>
      </w:ins>
    </w:p>
    <w:p w14:paraId="2931DACC" w14:textId="77777777" w:rsidR="00AB674F" w:rsidRPr="00957568" w:rsidRDefault="00AB674F">
      <w:pPr>
        <w:pStyle w:val="ListParagraph"/>
        <w:numPr>
          <w:ilvl w:val="0"/>
          <w:numId w:val="9"/>
        </w:numPr>
        <w:rPr>
          <w:ins w:id="559" w:author="Connor Lovell" w:date="2024-12-05T13:14:00Z" w16du:dateUtc="2024-12-05T13:14:00Z"/>
        </w:rPr>
        <w:pPrChange w:id="560" w:author="Connor Lovell" w:date="2024-12-05T13:18:00Z" w16du:dateUtc="2024-12-05T13:18:00Z">
          <w:pPr/>
        </w:pPrChange>
      </w:pPr>
      <w:ins w:id="561" w:author="Connor Lovell" w:date="2024-12-05T13:14:00Z" w16du:dateUtc="2024-12-05T13:14:00Z">
        <w:r w:rsidRPr="00AB674F">
          <w:rPr>
            <w:i/>
            <w:iCs/>
          </w:rPr>
          <w:t>deer-release</w:t>
        </w:r>
        <w:r>
          <w:t xml:space="preserve"> This simulates the initial reintroductions of deer onto Corsica. For each release site, if the current time is equal to the release site’s release time, the release site will produce a single mature deer with no mother or offspring. This deer’s sex will match the sex of the release site (which represents the sex of the real deer released), and their age is </w:t>
        </w:r>
        <w:r w:rsidRPr="007E0D71">
          <w:t>731 (i.e., one year old and mature).</w:t>
        </w:r>
        <w:r>
          <w:t xml:space="preserve"> The release site </w:t>
        </w:r>
        <w:proofErr w:type="spellStart"/>
        <w:r>
          <w:t>xy</w:t>
        </w:r>
        <w:proofErr w:type="spellEnd"/>
        <w:r>
          <w:t xml:space="preserve"> coordinates of the deer will match those of the release site agent. </w:t>
        </w:r>
      </w:ins>
    </w:p>
    <w:p w14:paraId="33A5365A" w14:textId="773C0D62" w:rsidR="00AB674F" w:rsidRDefault="00AB674F">
      <w:pPr>
        <w:pStyle w:val="ListParagraph"/>
        <w:numPr>
          <w:ilvl w:val="0"/>
          <w:numId w:val="9"/>
        </w:numPr>
        <w:rPr>
          <w:ins w:id="562" w:author="Connor Lovell" w:date="2024-12-05T13:14:00Z" w16du:dateUtc="2024-12-05T13:14:00Z"/>
        </w:rPr>
        <w:pPrChange w:id="563" w:author="Connor Lovell" w:date="2024-12-05T14:54:00Z" w16du:dateUtc="2024-12-05T14:54:00Z">
          <w:pPr/>
        </w:pPrChange>
      </w:pPr>
      <w:ins w:id="564" w:author="Connor Lovell" w:date="2024-12-05T13:14:00Z" w16du:dateUtc="2024-12-05T13:14:00Z">
        <w:r w:rsidRPr="00AB674F">
          <w:rPr>
            <w:i/>
            <w:iCs/>
          </w:rPr>
          <w:t xml:space="preserve">birth </w:t>
        </w:r>
        <w:r>
          <w:t xml:space="preserve">For mature female deer with no offspring, a single immature offspring is produced if a random float between 0 – 1 exceeds the probability of not giving birth over 12 hours. </w:t>
        </w:r>
      </w:ins>
      <w:ins w:id="565" w:author="Connor Lovell" w:date="2024-12-05T14:54:00Z" w16du:dateUtc="2024-12-05T14:54:00Z">
        <w:r w:rsidR="00820F63">
          <w:t>The</w:t>
        </w:r>
      </w:ins>
      <w:ins w:id="566" w:author="Connor Lovell" w:date="2024-12-05T13:14:00Z" w16du:dateUtc="2024-12-05T13:14:00Z">
        <w:r>
          <w:t xml:space="preserve"> probability to not give birth at the 12-hour timestep is the 730.5 root of the annual </w:t>
        </w:r>
        <w:r>
          <w:lastRenderedPageBreak/>
          <w:t xml:space="preserve">probability to not give birth. 730.5 is the average number of 12-hour steps in a year, assuming an average of 365.25 days </w:t>
        </w:r>
      </w:ins>
      <w:ins w:id="567" w:author="Connor Lovell" w:date="2024-12-05T14:54:00Z" w16du:dateUtc="2024-12-05T14:54:00Z">
        <w:r w:rsidR="00820F63">
          <w:t>per</w:t>
        </w:r>
      </w:ins>
      <w:ins w:id="568" w:author="Connor Lovell" w:date="2024-12-05T13:14:00Z" w16du:dateUtc="2024-12-05T13:14:00Z">
        <w:r>
          <w:t xml:space="preserve"> year. All offspring start as immature and with a random sex. The offspring’s independence-countdown is randomly assigned as either 730 or 731 so that, on average, 730.5 ticks (365.25 days) pass until an immature offspring matures (see </w:t>
        </w:r>
        <w:r w:rsidRPr="00820F63">
          <w:rPr>
            <w:i/>
            <w:iCs/>
          </w:rPr>
          <w:t>move-immature</w:t>
        </w:r>
        <w:r>
          <w:t>). Finally, the mother will set her offspring variable to ‘yes’ to indicate 1) that she has an offspring and cannot reproduce, and 2) to allow for the patch-count procedure to correctly record her offspring.</w:t>
        </w:r>
      </w:ins>
    </w:p>
    <w:p w14:paraId="6422F56E" w14:textId="31951533" w:rsidR="00AB674F" w:rsidRDefault="00AB674F" w:rsidP="008A5B72">
      <w:pPr>
        <w:pStyle w:val="ListParagraph"/>
        <w:numPr>
          <w:ilvl w:val="0"/>
          <w:numId w:val="9"/>
        </w:numPr>
        <w:rPr>
          <w:ins w:id="569" w:author="Connor Lovell" w:date="2024-12-05T14:55:00Z" w16du:dateUtc="2024-12-05T14:55:00Z"/>
        </w:rPr>
      </w:pPr>
      <w:commentRangeStart w:id="570"/>
      <w:ins w:id="571" w:author="Connor Lovell" w:date="2024-12-05T13:14:00Z" w16du:dateUtc="2024-12-05T13:14:00Z">
        <w:r w:rsidRPr="008A5B72">
          <w:rPr>
            <w:i/>
            <w:iCs/>
          </w:rPr>
          <w:t xml:space="preserve">move-mature </w:t>
        </w:r>
      </w:ins>
      <w:commentRangeEnd w:id="570"/>
      <w:ins w:id="572" w:author="Connor Lovell" w:date="2024-12-05T14:49:00Z" w16du:dateUtc="2024-12-05T14:49:00Z">
        <w:r w:rsidR="00820F63">
          <w:rPr>
            <w:rStyle w:val="CommentReference"/>
          </w:rPr>
          <w:commentReference w:id="570"/>
        </w:r>
      </w:ins>
      <w:ins w:id="573" w:author="Connor Lovell" w:date="2024-12-05T15:12:00Z" w16du:dateUtc="2024-12-05T15:12:00Z">
        <w:r w:rsidR="00313127">
          <w:t>T</w:t>
        </w:r>
      </w:ins>
      <w:ins w:id="574" w:author="Connor Lovell" w:date="2024-12-05T13:14:00Z" w16du:dateUtc="2024-12-05T13:14:00Z">
        <w:r w:rsidRPr="00CA4A9C">
          <w:t>his</w:t>
        </w:r>
      </w:ins>
      <w:ins w:id="575" w:author="Connor Lovell" w:date="2024-12-05T15:07:00Z" w16du:dateUtc="2024-12-05T15:07:00Z">
        <w:r w:rsidR="008A5B72">
          <w:t xml:space="preserve"> procedure</w:t>
        </w:r>
      </w:ins>
      <w:ins w:id="576" w:author="Connor Lovell" w:date="2024-12-05T13:14:00Z" w16du:dateUtc="2024-12-05T13:14:00Z">
        <w:r>
          <w:t xml:space="preserve"> </w:t>
        </w:r>
        <w:r w:rsidRPr="00CA4A9C">
          <w:t xml:space="preserve">simulates </w:t>
        </w:r>
        <w:r>
          <w:t>mature</w:t>
        </w:r>
        <w:r w:rsidRPr="00CA4A9C">
          <w:t xml:space="preserve"> deer movement</w:t>
        </w:r>
        <w:r>
          <w:t xml:space="preserve"> to a new patch</w:t>
        </w:r>
      </w:ins>
      <w:ins w:id="577" w:author="Connor Lovell" w:date="2024-12-05T14:59:00Z" w16du:dateUtc="2024-12-05T14:59:00Z">
        <w:r w:rsidR="008A5B72">
          <w:t xml:space="preserve">. </w:t>
        </w:r>
      </w:ins>
      <w:ins w:id="578" w:author="Connor Lovell" w:date="2024-12-05T13:14:00Z" w16du:dateUtc="2024-12-05T13:14:00Z">
        <w:r w:rsidRPr="00CA4A9C">
          <w:t xml:space="preserve">The </w:t>
        </w:r>
        <w:r>
          <w:t xml:space="preserve">relative </w:t>
        </w:r>
        <w:r w:rsidRPr="00CA4A9C">
          <w:t xml:space="preserve">probability </w:t>
        </w:r>
        <w:r>
          <w:t xml:space="preserve">for a deer </w:t>
        </w:r>
        <w:r w:rsidRPr="00CA4A9C">
          <w:t xml:space="preserve">to move from </w:t>
        </w:r>
      </w:ins>
      <w:ins w:id="579" w:author="Connor Lovell" w:date="2024-12-05T14:54:00Z" w16du:dateUtc="2024-12-05T14:54:00Z">
        <w:r w:rsidR="00820F63">
          <w:t>th</w:t>
        </w:r>
      </w:ins>
      <w:ins w:id="580" w:author="Connor Lovell" w:date="2024-12-05T14:55:00Z" w16du:dateUtc="2024-12-05T14:55:00Z">
        <w:r w:rsidR="00820F63">
          <w:t xml:space="preserve">eir current </w:t>
        </w:r>
      </w:ins>
      <w:ins w:id="581" w:author="Connor Lovell" w:date="2024-12-05T13:14:00Z" w16du:dateUtc="2024-12-05T13:14:00Z">
        <w:r w:rsidRPr="00CA4A9C">
          <w:t xml:space="preserve">patch </w:t>
        </w:r>
        <w:r>
          <w:t>x</w:t>
        </w:r>
        <w:r w:rsidRPr="00CA4A9C">
          <w:t xml:space="preserve"> to patch </w:t>
        </w:r>
        <w:r>
          <w:t>z</w:t>
        </w:r>
        <w:r w:rsidRPr="00CA4A9C">
          <w:t xml:space="preserve"> is given by:</w:t>
        </w:r>
      </w:ins>
    </w:p>
    <w:p w14:paraId="3390987B" w14:textId="77777777" w:rsidR="00820F63" w:rsidRPr="00CA4A9C" w:rsidRDefault="00820F63">
      <w:pPr>
        <w:pStyle w:val="ListParagraph"/>
        <w:rPr>
          <w:ins w:id="582" w:author="Connor Lovell" w:date="2024-12-05T13:14:00Z" w16du:dateUtc="2024-12-05T13:14:00Z"/>
        </w:rPr>
        <w:pPrChange w:id="583" w:author="Connor Lovell" w:date="2024-12-05T14:55:00Z" w16du:dateUtc="2024-12-05T14:55:00Z">
          <w:pPr/>
        </w:pPrChange>
      </w:pPr>
    </w:p>
    <w:p w14:paraId="2C2E7BE4" w14:textId="44840AF9" w:rsidR="00AB674F" w:rsidRPr="00820F63" w:rsidRDefault="00AB674F">
      <w:pPr>
        <w:pStyle w:val="ListParagraph"/>
        <w:jc w:val="center"/>
        <w:rPr>
          <w:ins w:id="584" w:author="Connor Lovell" w:date="2024-12-05T14:55:00Z" w16du:dateUtc="2024-12-05T14:55:00Z"/>
          <w:iCs/>
        </w:rPr>
        <w:pPrChange w:id="585" w:author="Connor Lovell" w:date="2024-12-05T15:02:00Z" w16du:dateUtc="2024-12-05T15:02:00Z">
          <w:pPr>
            <w:pStyle w:val="ListParagraph"/>
          </w:pPr>
        </w:pPrChange>
      </w:pPr>
      <m:oMath>
        <m:r>
          <w:ins w:id="586" w:author="Connor Lovell" w:date="2024-12-05T13:14:00Z" w16du:dateUtc="2024-12-05T13:14:00Z">
            <m:rPr>
              <m:sty m:val="p"/>
            </m:rPr>
            <w:rPr>
              <w:rFonts w:ascii="Cambria Math" w:hAnsi="Cambria Math"/>
              <w:rPrChange w:id="587" w:author="Connor Lovell" w:date="2024-12-05T13:18:00Z" w16du:dateUtc="2024-12-05T13:18:00Z">
                <w:rPr/>
              </w:rPrChange>
            </w:rPr>
            <m:t>p</m:t>
          </w:ins>
        </m:r>
        <m:d>
          <m:dPr>
            <m:ctrlPr>
              <w:ins w:id="588" w:author="Connor Lovell" w:date="2024-12-05T13:14:00Z" w16du:dateUtc="2024-12-05T13:14:00Z">
                <w:rPr>
                  <w:rFonts w:ascii="Cambria Math" w:hAnsi="Cambria Math"/>
                  <w:iCs/>
                </w:rPr>
              </w:ins>
            </m:ctrlPr>
          </m:dPr>
          <m:e>
            <m:r>
              <w:ins w:id="589" w:author="Connor Lovell" w:date="2024-12-05T13:14:00Z" w16du:dateUtc="2024-12-05T13:14:00Z">
                <m:rPr>
                  <m:sty m:val="p"/>
                </m:rPr>
                <w:rPr>
                  <w:rFonts w:ascii="Cambria Math" w:hAnsi="Cambria Math"/>
                  <w:rPrChange w:id="590" w:author="Connor Lovell" w:date="2024-12-05T13:18:00Z" w16du:dateUtc="2024-12-05T13:18:00Z">
                    <w:rPr/>
                  </w:rPrChange>
                </w:rPr>
                <m:t>z</m:t>
              </w:ins>
            </m:r>
          </m:e>
          <m:e>
            <m:r>
              <w:ins w:id="591" w:author="Connor Lovell" w:date="2024-12-05T13:14:00Z" w16du:dateUtc="2024-12-05T13:14:00Z">
                <m:rPr>
                  <m:sty m:val="p"/>
                </m:rPr>
                <w:rPr>
                  <w:rFonts w:ascii="Cambria Math" w:hAnsi="Cambria Math"/>
                  <w:rPrChange w:id="592" w:author="Connor Lovell" w:date="2024-12-05T13:18:00Z" w16du:dateUtc="2024-12-05T13:18:00Z">
                    <w:rPr/>
                  </w:rPrChange>
                </w:rPr>
                <m:t>x</m:t>
              </w:ins>
            </m:r>
          </m:e>
        </m:d>
        <m:r>
          <w:ins w:id="593" w:author="Connor Lovell" w:date="2024-12-05T13:14:00Z" w16du:dateUtc="2024-12-05T13:14:00Z">
            <m:rPr>
              <m:sty m:val="p"/>
            </m:rPr>
            <w:rPr>
              <w:rFonts w:ascii="Cambria Math" w:hAnsi="Cambria Math"/>
              <w:rPrChange w:id="594" w:author="Connor Lovell" w:date="2024-12-05T13:18:00Z" w16du:dateUtc="2024-12-05T13:18:00Z">
                <w:rPr/>
              </w:rPrChange>
            </w:rPr>
            <m:t>=</m:t>
          </w:ins>
        </m:r>
        <m:f>
          <m:fPr>
            <m:ctrlPr>
              <w:ins w:id="595" w:author="Connor Lovell" w:date="2024-12-05T13:14:00Z" w16du:dateUtc="2024-12-05T13:14:00Z">
                <w:rPr>
                  <w:rFonts w:ascii="Cambria Math" w:hAnsi="Cambria Math"/>
                  <w:iCs/>
                </w:rPr>
              </w:ins>
            </m:ctrlPr>
          </m:fPr>
          <m:num>
            <m:sSup>
              <m:sSupPr>
                <m:ctrlPr>
                  <w:ins w:id="596" w:author="Connor Lovell" w:date="2024-12-05T13:14:00Z" w16du:dateUtc="2024-12-05T13:14:00Z">
                    <w:rPr>
                      <w:rFonts w:ascii="Cambria Math" w:hAnsi="Cambria Math"/>
                      <w:iCs/>
                    </w:rPr>
                  </w:ins>
                </m:ctrlPr>
              </m:sSupPr>
              <m:e>
                <m:r>
                  <w:ins w:id="597" w:author="Connor Lovell" w:date="2024-12-05T13:14:00Z" w16du:dateUtc="2024-12-05T13:14:00Z">
                    <m:rPr>
                      <m:sty m:val="p"/>
                    </m:rPr>
                    <w:rPr>
                      <w:rFonts w:ascii="Cambria Math" w:hAnsi="Cambria Math"/>
                      <w:rPrChange w:id="598" w:author="Connor Lovell" w:date="2024-12-05T13:18:00Z" w16du:dateUtc="2024-12-05T13:18:00Z">
                        <w:rPr/>
                      </w:rPrChange>
                    </w:rPr>
                    <m:t>e</m:t>
                  </w:ins>
                </m:r>
              </m:e>
              <m:sup>
                <m:r>
                  <w:ins w:id="599" w:author="Connor Lovell" w:date="2024-12-05T13:14:00Z" w16du:dateUtc="2024-12-05T13:14:00Z">
                    <m:rPr>
                      <m:sty m:val="p"/>
                    </m:rPr>
                    <w:rPr>
                      <w:rFonts w:ascii="Cambria Math" w:hAnsi="Cambria Math"/>
                      <w:rPrChange w:id="600" w:author="Connor Lovell" w:date="2024-12-05T13:18:00Z" w16du:dateUtc="2024-12-05T13:18:00Z">
                        <w:rPr/>
                      </w:rPrChange>
                    </w:rPr>
                    <m:t>[</m:t>
                  </w:ins>
                </m:r>
                <m:sSub>
                  <m:sSubPr>
                    <m:ctrlPr>
                      <w:ins w:id="601" w:author="Connor Lovell" w:date="2024-12-05T13:14:00Z" w16du:dateUtc="2024-12-05T13:14:00Z">
                        <w:rPr>
                          <w:rFonts w:ascii="Cambria Math" w:hAnsi="Cambria Math"/>
                          <w:iCs/>
                        </w:rPr>
                      </w:ins>
                    </m:ctrlPr>
                  </m:sSubPr>
                  <m:e>
                    <m:r>
                      <w:ins w:id="602" w:author="Connor Lovell" w:date="2024-12-05T13:14:00Z" w16du:dateUtc="2024-12-05T13:14:00Z">
                        <m:rPr>
                          <m:sty m:val="p"/>
                        </m:rPr>
                        <w:rPr>
                          <w:rFonts w:ascii="Cambria Math" w:hAnsi="Cambria Math"/>
                          <w:rPrChange w:id="603" w:author="Connor Lovell" w:date="2024-12-05T13:18:00Z" w16du:dateUtc="2024-12-05T13:18:00Z">
                            <w:rPr/>
                          </w:rPrChange>
                        </w:rPr>
                        <m:t>β</m:t>
                      </w:ins>
                    </m:r>
                  </m:e>
                  <m:sub>
                    <m:r>
                      <w:ins w:id="604" w:author="Connor Lovell" w:date="2024-12-05T13:14:00Z" w16du:dateUtc="2024-12-05T13:14:00Z">
                        <m:rPr>
                          <m:sty m:val="p"/>
                        </m:rPr>
                        <w:rPr>
                          <w:rFonts w:ascii="Cambria Math" w:hAnsi="Cambria Math"/>
                          <w:rPrChange w:id="605" w:author="Connor Lovell" w:date="2024-12-05T13:18:00Z" w16du:dateUtc="2024-12-05T13:18:00Z">
                            <w:rPr/>
                          </w:rPrChange>
                        </w:rPr>
                        <m:t>1</m:t>
                      </w:ins>
                    </m:r>
                  </m:sub>
                </m:sSub>
                <m:sSub>
                  <m:sSubPr>
                    <m:ctrlPr>
                      <w:ins w:id="606" w:author="Connor Lovell" w:date="2024-12-05T13:14:00Z" w16du:dateUtc="2024-12-05T13:14:00Z">
                        <w:rPr>
                          <w:rFonts w:ascii="Cambria Math" w:hAnsi="Cambria Math"/>
                          <w:iCs/>
                        </w:rPr>
                      </w:ins>
                    </m:ctrlPr>
                  </m:sSubPr>
                  <m:e>
                    <m:r>
                      <w:ins w:id="607" w:author="Connor Lovell" w:date="2024-12-05T13:14:00Z" w16du:dateUtc="2024-12-05T13:14:00Z">
                        <m:rPr>
                          <m:sty m:val="p"/>
                        </m:rPr>
                        <w:rPr>
                          <w:rFonts w:ascii="Cambria Math" w:hAnsi="Cambria Math"/>
                          <w:rPrChange w:id="608" w:author="Connor Lovell" w:date="2024-12-05T13:18:00Z" w16du:dateUtc="2024-12-05T13:18:00Z">
                            <w:rPr/>
                          </w:rPrChange>
                        </w:rPr>
                        <m:t>Z</m:t>
                      </w:ins>
                    </m:r>
                  </m:e>
                  <m:sub>
                    <m:r>
                      <w:ins w:id="609" w:author="Connor Lovell" w:date="2024-12-05T13:14:00Z" w16du:dateUtc="2024-12-05T13:14:00Z">
                        <m:rPr>
                          <m:sty m:val="p"/>
                        </m:rPr>
                        <w:rPr>
                          <w:rFonts w:ascii="Cambria Math" w:hAnsi="Cambria Math"/>
                          <w:rPrChange w:id="610" w:author="Connor Lovell" w:date="2024-12-05T13:18:00Z" w16du:dateUtc="2024-12-05T13:18:00Z">
                            <w:rPr/>
                          </w:rPrChange>
                        </w:rPr>
                        <m:t>1</m:t>
                      </w:ins>
                    </m:r>
                  </m:sub>
                </m:sSub>
                <m:r>
                  <w:ins w:id="611" w:author="Connor Lovell" w:date="2024-12-05T13:14:00Z" w16du:dateUtc="2024-12-05T13:14:00Z">
                    <m:rPr>
                      <m:sty m:val="p"/>
                    </m:rPr>
                    <w:rPr>
                      <w:rFonts w:ascii="Cambria Math" w:hAnsi="Cambria Math"/>
                      <w:rPrChange w:id="612" w:author="Connor Lovell" w:date="2024-12-05T13:18:00Z" w16du:dateUtc="2024-12-05T13:18:00Z">
                        <w:rPr/>
                      </w:rPrChange>
                    </w:rPr>
                    <m:t xml:space="preserve">+ …… + </m:t>
                  </w:ins>
                </m:r>
                <m:sSub>
                  <m:sSubPr>
                    <m:ctrlPr>
                      <w:ins w:id="613" w:author="Connor Lovell" w:date="2024-12-05T13:14:00Z" w16du:dateUtc="2024-12-05T13:14:00Z">
                        <w:rPr>
                          <w:rFonts w:ascii="Cambria Math" w:hAnsi="Cambria Math"/>
                          <w:iCs/>
                        </w:rPr>
                      </w:ins>
                    </m:ctrlPr>
                  </m:sSubPr>
                  <m:e>
                    <m:r>
                      <w:ins w:id="614" w:author="Connor Lovell" w:date="2024-12-05T13:14:00Z" w16du:dateUtc="2024-12-05T13:14:00Z">
                        <m:rPr>
                          <m:sty m:val="p"/>
                        </m:rPr>
                        <w:rPr>
                          <w:rFonts w:ascii="Cambria Math" w:hAnsi="Cambria Math"/>
                          <w:rPrChange w:id="615" w:author="Connor Lovell" w:date="2024-12-05T13:18:00Z" w16du:dateUtc="2024-12-05T13:18:00Z">
                            <w:rPr/>
                          </w:rPrChange>
                        </w:rPr>
                        <m:t>β</m:t>
                      </w:ins>
                    </m:r>
                  </m:e>
                  <m:sub>
                    <m:r>
                      <w:ins w:id="616" w:author="Connor Lovell" w:date="2024-12-05T13:14:00Z" w16du:dateUtc="2024-12-05T13:14:00Z">
                        <m:rPr>
                          <m:sty m:val="p"/>
                        </m:rPr>
                        <w:rPr>
                          <w:rFonts w:ascii="Cambria Math" w:hAnsi="Cambria Math"/>
                          <w:rPrChange w:id="617" w:author="Connor Lovell" w:date="2024-12-05T13:18:00Z" w16du:dateUtc="2024-12-05T13:18:00Z">
                            <w:rPr/>
                          </w:rPrChange>
                        </w:rPr>
                        <m:t>i</m:t>
                      </w:ins>
                    </m:r>
                  </m:sub>
                </m:sSub>
                <m:sSub>
                  <m:sSubPr>
                    <m:ctrlPr>
                      <w:ins w:id="618" w:author="Connor Lovell" w:date="2024-12-05T13:14:00Z" w16du:dateUtc="2024-12-05T13:14:00Z">
                        <w:rPr>
                          <w:rFonts w:ascii="Cambria Math" w:hAnsi="Cambria Math"/>
                          <w:iCs/>
                        </w:rPr>
                      </w:ins>
                    </m:ctrlPr>
                  </m:sSubPr>
                  <m:e>
                    <m:r>
                      <w:ins w:id="619" w:author="Connor Lovell" w:date="2024-12-05T13:14:00Z" w16du:dateUtc="2024-12-05T13:14:00Z">
                        <m:rPr>
                          <m:sty m:val="p"/>
                        </m:rPr>
                        <w:rPr>
                          <w:rFonts w:ascii="Cambria Math" w:hAnsi="Cambria Math"/>
                          <w:rPrChange w:id="620" w:author="Connor Lovell" w:date="2024-12-05T13:18:00Z" w16du:dateUtc="2024-12-05T13:18:00Z">
                            <w:rPr/>
                          </w:rPrChange>
                        </w:rPr>
                        <m:t>Z</m:t>
                      </w:ins>
                    </m:r>
                  </m:e>
                  <m:sub>
                    <m:r>
                      <w:ins w:id="621" w:author="Connor Lovell" w:date="2024-12-05T13:14:00Z" w16du:dateUtc="2024-12-05T13:14:00Z">
                        <m:rPr>
                          <m:sty m:val="p"/>
                        </m:rPr>
                        <w:rPr>
                          <w:rFonts w:ascii="Cambria Math" w:hAnsi="Cambria Math"/>
                          <w:rPrChange w:id="622" w:author="Connor Lovell" w:date="2024-12-05T13:18:00Z" w16du:dateUtc="2024-12-05T13:18:00Z">
                            <w:rPr/>
                          </w:rPrChange>
                        </w:rPr>
                        <m:t>i</m:t>
                      </w:ins>
                    </m:r>
                  </m:sub>
                </m:sSub>
                <m:r>
                  <w:ins w:id="623" w:author="Connor Lovell" w:date="2024-12-05T13:14:00Z" w16du:dateUtc="2024-12-05T13:14:00Z">
                    <m:rPr>
                      <m:sty m:val="p"/>
                    </m:rPr>
                    <w:rPr>
                      <w:rFonts w:ascii="Cambria Math" w:hAnsi="Cambria Math"/>
                      <w:rPrChange w:id="624" w:author="Connor Lovell" w:date="2024-12-05T13:18:00Z" w16du:dateUtc="2024-12-05T13:18:00Z">
                        <w:rPr/>
                      </w:rPrChange>
                    </w:rPr>
                    <m:t>]</m:t>
                  </w:ins>
                </m:r>
              </m:sup>
            </m:sSup>
          </m:num>
          <m:den>
            <m:nary>
              <m:naryPr>
                <m:chr m:val="∑"/>
                <m:limLoc m:val="undOvr"/>
                <m:ctrlPr>
                  <w:ins w:id="625" w:author="Connor Lovell" w:date="2024-12-05T13:14:00Z" w16du:dateUtc="2024-12-05T13:14:00Z">
                    <w:rPr>
                      <w:rFonts w:ascii="Cambria Math" w:hAnsi="Cambria Math"/>
                      <w:iCs/>
                    </w:rPr>
                  </w:ins>
                </m:ctrlPr>
              </m:naryPr>
              <m:sub>
                <m:r>
                  <w:ins w:id="626" w:author="Connor Lovell" w:date="2024-12-05T13:14:00Z" w16du:dateUtc="2024-12-05T13:14:00Z">
                    <m:rPr>
                      <m:sty m:val="p"/>
                    </m:rPr>
                    <w:rPr>
                      <w:rFonts w:ascii="Cambria Math" w:hAnsi="Cambria Math"/>
                      <w:rPrChange w:id="627" w:author="Connor Lovell" w:date="2024-12-05T13:18:00Z" w16du:dateUtc="2024-12-05T13:18:00Z">
                        <w:rPr/>
                      </w:rPrChange>
                    </w:rPr>
                    <m:t>1</m:t>
                  </w:ins>
                </m:r>
              </m:sub>
              <m:sup>
                <m:r>
                  <w:ins w:id="628" w:author="Connor Lovell" w:date="2024-12-05T13:14:00Z" w16du:dateUtc="2024-12-05T13:14:00Z">
                    <m:rPr>
                      <m:sty m:val="p"/>
                    </m:rPr>
                    <w:rPr>
                      <w:rFonts w:ascii="Cambria Math" w:hAnsi="Cambria Math"/>
                      <w:rPrChange w:id="629" w:author="Connor Lovell" w:date="2024-12-05T13:18:00Z" w16du:dateUtc="2024-12-05T13:18:00Z">
                        <w:rPr/>
                      </w:rPrChange>
                    </w:rPr>
                    <m:t>n</m:t>
                  </w:ins>
                </m:r>
              </m:sup>
              <m:e>
                <m:sSup>
                  <m:sSupPr>
                    <m:ctrlPr>
                      <w:ins w:id="630" w:author="Connor Lovell" w:date="2024-12-05T13:14:00Z" w16du:dateUtc="2024-12-05T13:14:00Z">
                        <w:rPr>
                          <w:rFonts w:ascii="Cambria Math" w:hAnsi="Cambria Math"/>
                          <w:iCs/>
                        </w:rPr>
                      </w:ins>
                    </m:ctrlPr>
                  </m:sSupPr>
                  <m:e>
                    <m:r>
                      <w:ins w:id="631" w:author="Connor Lovell" w:date="2024-12-05T13:14:00Z" w16du:dateUtc="2024-12-05T13:14:00Z">
                        <m:rPr>
                          <m:sty m:val="p"/>
                        </m:rPr>
                        <w:rPr>
                          <w:rFonts w:ascii="Cambria Math" w:hAnsi="Cambria Math"/>
                          <w:rPrChange w:id="632" w:author="Connor Lovell" w:date="2024-12-05T13:18:00Z" w16du:dateUtc="2024-12-05T13:18:00Z">
                            <w:rPr/>
                          </w:rPrChange>
                        </w:rPr>
                        <m:t>e</m:t>
                      </w:ins>
                    </m:r>
                  </m:e>
                  <m:sup>
                    <m:r>
                      <w:ins w:id="633" w:author="Connor Lovell" w:date="2024-12-05T13:14:00Z" w16du:dateUtc="2024-12-05T13:14:00Z">
                        <m:rPr>
                          <m:sty m:val="p"/>
                        </m:rPr>
                        <w:rPr>
                          <w:rFonts w:ascii="Cambria Math" w:hAnsi="Cambria Math"/>
                          <w:rPrChange w:id="634" w:author="Connor Lovell" w:date="2024-12-05T13:18:00Z" w16du:dateUtc="2024-12-05T13:18:00Z">
                            <w:rPr/>
                          </w:rPrChange>
                        </w:rPr>
                        <m:t>[</m:t>
                      </w:ins>
                    </m:r>
                    <m:sSub>
                      <m:sSubPr>
                        <m:ctrlPr>
                          <w:ins w:id="635" w:author="Connor Lovell" w:date="2024-12-05T13:14:00Z" w16du:dateUtc="2024-12-05T13:14:00Z">
                            <w:rPr>
                              <w:rFonts w:ascii="Cambria Math" w:hAnsi="Cambria Math"/>
                              <w:iCs/>
                            </w:rPr>
                          </w:ins>
                        </m:ctrlPr>
                      </m:sSubPr>
                      <m:e>
                        <m:r>
                          <w:ins w:id="636" w:author="Connor Lovell" w:date="2024-12-05T13:14:00Z" w16du:dateUtc="2024-12-05T13:14:00Z">
                            <m:rPr>
                              <m:sty m:val="p"/>
                            </m:rPr>
                            <w:rPr>
                              <w:rFonts w:ascii="Cambria Math" w:hAnsi="Cambria Math"/>
                              <w:rPrChange w:id="637" w:author="Connor Lovell" w:date="2024-12-05T13:18:00Z" w16du:dateUtc="2024-12-05T13:18:00Z">
                                <w:rPr/>
                              </w:rPrChange>
                            </w:rPr>
                            <m:t>β</m:t>
                          </w:ins>
                        </m:r>
                      </m:e>
                      <m:sub>
                        <m:r>
                          <w:ins w:id="638" w:author="Connor Lovell" w:date="2024-12-05T13:14:00Z" w16du:dateUtc="2024-12-05T13:14:00Z">
                            <m:rPr>
                              <m:sty m:val="p"/>
                            </m:rPr>
                            <w:rPr>
                              <w:rFonts w:ascii="Cambria Math" w:hAnsi="Cambria Math"/>
                              <w:rPrChange w:id="639" w:author="Connor Lovell" w:date="2024-12-05T13:18:00Z" w16du:dateUtc="2024-12-05T13:18:00Z">
                                <w:rPr/>
                              </w:rPrChange>
                            </w:rPr>
                            <m:t>1</m:t>
                          </w:ins>
                        </m:r>
                      </m:sub>
                    </m:sSub>
                    <m:sSub>
                      <m:sSubPr>
                        <m:ctrlPr>
                          <w:ins w:id="640" w:author="Connor Lovell" w:date="2024-12-05T13:14:00Z" w16du:dateUtc="2024-12-05T13:14:00Z">
                            <w:rPr>
                              <w:rFonts w:ascii="Cambria Math" w:hAnsi="Cambria Math"/>
                              <w:iCs/>
                            </w:rPr>
                          </w:ins>
                        </m:ctrlPr>
                      </m:sSubPr>
                      <m:e>
                        <m:r>
                          <w:ins w:id="641" w:author="Connor Lovell" w:date="2024-12-05T13:14:00Z" w16du:dateUtc="2024-12-05T13:14:00Z">
                            <m:rPr>
                              <m:sty m:val="p"/>
                            </m:rPr>
                            <w:rPr>
                              <w:rFonts w:ascii="Cambria Math" w:hAnsi="Cambria Math"/>
                              <w:rPrChange w:id="642" w:author="Connor Lovell" w:date="2024-12-05T13:18:00Z" w16du:dateUtc="2024-12-05T13:18:00Z">
                                <w:rPr/>
                              </w:rPrChange>
                            </w:rPr>
                            <m:t>Z</m:t>
                          </w:ins>
                        </m:r>
                      </m:e>
                      <m:sub>
                        <m:r>
                          <w:ins w:id="643" w:author="Connor Lovell" w:date="2024-12-05T13:14:00Z" w16du:dateUtc="2024-12-05T13:14:00Z">
                            <m:rPr>
                              <m:sty m:val="p"/>
                            </m:rPr>
                            <w:rPr>
                              <w:rFonts w:ascii="Cambria Math" w:hAnsi="Cambria Math"/>
                              <w:rPrChange w:id="644" w:author="Connor Lovell" w:date="2024-12-05T13:18:00Z" w16du:dateUtc="2024-12-05T13:18:00Z">
                                <w:rPr/>
                              </w:rPrChange>
                            </w:rPr>
                            <m:t>1</m:t>
                          </w:ins>
                        </m:r>
                      </m:sub>
                    </m:sSub>
                    <m:r>
                      <w:ins w:id="645" w:author="Connor Lovell" w:date="2024-12-05T13:14:00Z" w16du:dateUtc="2024-12-05T13:14:00Z">
                        <m:rPr>
                          <m:sty m:val="p"/>
                        </m:rPr>
                        <w:rPr>
                          <w:rFonts w:ascii="Cambria Math" w:hAnsi="Cambria Math"/>
                          <w:rPrChange w:id="646" w:author="Connor Lovell" w:date="2024-12-05T13:18:00Z" w16du:dateUtc="2024-12-05T13:18:00Z">
                            <w:rPr/>
                          </w:rPrChange>
                        </w:rPr>
                        <m:t xml:space="preserve">+ …… + </m:t>
                      </w:ins>
                    </m:r>
                    <m:sSub>
                      <m:sSubPr>
                        <m:ctrlPr>
                          <w:ins w:id="647" w:author="Connor Lovell" w:date="2024-12-05T13:14:00Z" w16du:dateUtc="2024-12-05T13:14:00Z">
                            <w:rPr>
                              <w:rFonts w:ascii="Cambria Math" w:hAnsi="Cambria Math"/>
                              <w:iCs/>
                            </w:rPr>
                          </w:ins>
                        </m:ctrlPr>
                      </m:sSubPr>
                      <m:e>
                        <m:r>
                          <w:ins w:id="648" w:author="Connor Lovell" w:date="2024-12-05T13:14:00Z" w16du:dateUtc="2024-12-05T13:14:00Z">
                            <m:rPr>
                              <m:sty m:val="p"/>
                            </m:rPr>
                            <w:rPr>
                              <w:rFonts w:ascii="Cambria Math" w:hAnsi="Cambria Math"/>
                              <w:rPrChange w:id="649" w:author="Connor Lovell" w:date="2024-12-05T13:18:00Z" w16du:dateUtc="2024-12-05T13:18:00Z">
                                <w:rPr/>
                              </w:rPrChange>
                            </w:rPr>
                            <m:t>β</m:t>
                          </w:ins>
                        </m:r>
                      </m:e>
                      <m:sub>
                        <m:r>
                          <w:ins w:id="650" w:author="Connor Lovell" w:date="2024-12-05T13:14:00Z" w16du:dateUtc="2024-12-05T13:14:00Z">
                            <m:rPr>
                              <m:sty m:val="p"/>
                            </m:rPr>
                            <w:rPr>
                              <w:rFonts w:ascii="Cambria Math" w:hAnsi="Cambria Math"/>
                              <w:rPrChange w:id="651" w:author="Connor Lovell" w:date="2024-12-05T13:18:00Z" w16du:dateUtc="2024-12-05T13:18:00Z">
                                <w:rPr/>
                              </w:rPrChange>
                            </w:rPr>
                            <m:t>i</m:t>
                          </w:ins>
                        </m:r>
                      </m:sub>
                    </m:sSub>
                    <m:sSub>
                      <m:sSubPr>
                        <m:ctrlPr>
                          <w:ins w:id="652" w:author="Connor Lovell" w:date="2024-12-05T13:14:00Z" w16du:dateUtc="2024-12-05T13:14:00Z">
                            <w:rPr>
                              <w:rFonts w:ascii="Cambria Math" w:hAnsi="Cambria Math"/>
                              <w:iCs/>
                            </w:rPr>
                          </w:ins>
                        </m:ctrlPr>
                      </m:sSubPr>
                      <m:e>
                        <m:r>
                          <w:ins w:id="653" w:author="Connor Lovell" w:date="2024-12-05T13:14:00Z" w16du:dateUtc="2024-12-05T13:14:00Z">
                            <m:rPr>
                              <m:sty m:val="p"/>
                            </m:rPr>
                            <w:rPr>
                              <w:rFonts w:ascii="Cambria Math" w:hAnsi="Cambria Math"/>
                              <w:rPrChange w:id="654" w:author="Connor Lovell" w:date="2024-12-05T13:18:00Z" w16du:dateUtc="2024-12-05T13:18:00Z">
                                <w:rPr/>
                              </w:rPrChange>
                            </w:rPr>
                            <m:t>Z</m:t>
                          </w:ins>
                        </m:r>
                      </m:e>
                      <m:sub>
                        <m:r>
                          <w:ins w:id="655" w:author="Connor Lovell" w:date="2024-12-05T13:14:00Z" w16du:dateUtc="2024-12-05T13:14:00Z">
                            <m:rPr>
                              <m:sty m:val="p"/>
                            </m:rPr>
                            <w:rPr>
                              <w:rFonts w:ascii="Cambria Math" w:hAnsi="Cambria Math"/>
                              <w:rPrChange w:id="656" w:author="Connor Lovell" w:date="2024-12-05T13:18:00Z" w16du:dateUtc="2024-12-05T13:18:00Z">
                                <w:rPr/>
                              </w:rPrChange>
                            </w:rPr>
                            <m:t>i</m:t>
                          </w:ins>
                        </m:r>
                      </m:sub>
                    </m:sSub>
                    <m:r>
                      <w:ins w:id="657" w:author="Connor Lovell" w:date="2024-12-05T13:14:00Z" w16du:dateUtc="2024-12-05T13:14:00Z">
                        <m:rPr>
                          <m:sty m:val="p"/>
                        </m:rPr>
                        <w:rPr>
                          <w:rFonts w:ascii="Cambria Math" w:hAnsi="Cambria Math"/>
                          <w:rPrChange w:id="658" w:author="Connor Lovell" w:date="2024-12-05T13:18:00Z" w16du:dateUtc="2024-12-05T13:18:00Z">
                            <w:rPr/>
                          </w:rPrChange>
                        </w:rPr>
                        <m:t>]</m:t>
                      </w:ins>
                    </m:r>
                  </m:sup>
                </m:sSup>
              </m:e>
            </m:nary>
          </m:den>
        </m:f>
      </m:oMath>
      <w:ins w:id="659" w:author="Connor Lovell" w:date="2024-12-05T14:59:00Z" w16du:dateUtc="2024-12-05T14:59:00Z">
        <w:r w:rsidR="008A5B72">
          <w:rPr>
            <w:iCs/>
          </w:rPr>
          <w:t xml:space="preserve">  </w:t>
        </w:r>
      </w:ins>
      <w:ins w:id="660" w:author="Connor Lovell" w:date="2024-12-05T15:00:00Z" w16du:dateUtc="2024-12-05T15:00:00Z">
        <w:r w:rsidR="008A5B72">
          <w:rPr>
            <w:iCs/>
          </w:rPr>
          <w:t xml:space="preserve">where |z – x| </w:t>
        </w:r>
      </w:ins>
      <w:ins w:id="661" w:author="Connor Lovell" w:date="2024-12-05T15:01:00Z" w16du:dateUtc="2024-12-05T15:01:00Z">
        <w:r w:rsidR="008A5B72">
          <w:rPr>
            <w:iCs/>
          </w:rPr>
          <w:t>≤ max step length</w:t>
        </w:r>
      </w:ins>
    </w:p>
    <w:p w14:paraId="78FD9813" w14:textId="77777777" w:rsidR="00820F63" w:rsidRPr="00AB674F" w:rsidRDefault="00820F63">
      <w:pPr>
        <w:pStyle w:val="ListParagraph"/>
        <w:rPr>
          <w:ins w:id="662" w:author="Connor Lovell" w:date="2024-12-05T13:14:00Z" w16du:dateUtc="2024-12-05T13:14:00Z"/>
          <w:iCs/>
        </w:rPr>
        <w:pPrChange w:id="663" w:author="Connor Lovell" w:date="2024-12-05T13:18:00Z" w16du:dateUtc="2024-12-05T13:18:00Z">
          <w:pPr/>
        </w:pPrChange>
      </w:pPr>
    </w:p>
    <w:p w14:paraId="4FB7B3C0" w14:textId="0723790F" w:rsidR="00AB674F" w:rsidRDefault="008A5B72" w:rsidP="00AB674F">
      <w:pPr>
        <w:pStyle w:val="ListParagraph"/>
        <w:rPr>
          <w:ins w:id="664" w:author="Connor Lovell" w:date="2024-12-05T13:19:00Z" w16du:dateUtc="2024-12-05T13:19:00Z"/>
          <w:iCs/>
        </w:rPr>
      </w:pPr>
      <w:ins w:id="665" w:author="Connor Lovell" w:date="2024-12-05T15:02:00Z" w16du:dateUtc="2024-12-05T15:02:00Z">
        <w:r>
          <w:rPr>
            <w:iCs/>
          </w:rPr>
          <w:t>|z – x| represe</w:t>
        </w:r>
      </w:ins>
      <w:ins w:id="666" w:author="Connor Lovell" w:date="2024-12-05T15:03:00Z" w16du:dateUtc="2024-12-05T15:03:00Z">
        <w:r>
          <w:rPr>
            <w:iCs/>
          </w:rPr>
          <w:t>nts the Euclidean distance between patches x and z, meaning only patches within the max step distance are considered</w:t>
        </w:r>
      </w:ins>
      <w:ins w:id="667" w:author="Connor Lovell" w:date="2024-12-05T15:05:00Z" w16du:dateUtc="2024-12-05T15:05:00Z">
        <w:r>
          <w:rPr>
            <w:iCs/>
          </w:rPr>
          <w:t xml:space="preserve"> (termed ‘target-patches’)</w:t>
        </w:r>
      </w:ins>
      <w:ins w:id="668" w:author="Connor Lovell" w:date="2024-12-05T15:03:00Z" w16du:dateUtc="2024-12-05T15:03:00Z">
        <w:r>
          <w:rPr>
            <w:iCs/>
          </w:rPr>
          <w:t xml:space="preserve">. </w:t>
        </w:r>
      </w:ins>
      <w:ins w:id="669" w:author="Connor Lovell" w:date="2024-12-05T13:14:00Z" w16du:dateUtc="2024-12-05T13:14:00Z">
        <w:r w:rsidR="00AB674F" w:rsidRPr="00AB674F">
          <w:rPr>
            <w:iCs/>
          </w:rPr>
          <w:t>Z</w:t>
        </w:r>
        <w:r w:rsidR="00AB674F" w:rsidRPr="00AB674F">
          <w:rPr>
            <w:iCs/>
            <w:vertAlign w:val="subscript"/>
          </w:rPr>
          <w:t>i</w:t>
        </w:r>
        <w:r w:rsidR="00AB674F" w:rsidRPr="00AB674F">
          <w:rPr>
            <w:iCs/>
          </w:rPr>
          <w:t xml:space="preserve"> represents the deer- and patch-level </w:t>
        </w:r>
      </w:ins>
      <w:ins w:id="670" w:author="Connor Lovell" w:date="2024-12-05T14:55:00Z" w16du:dateUtc="2024-12-05T14:55:00Z">
        <w:r w:rsidR="00820F63">
          <w:rPr>
            <w:iCs/>
          </w:rPr>
          <w:t>main and interactive variables</w:t>
        </w:r>
      </w:ins>
      <w:ins w:id="671" w:author="Connor Lovell" w:date="2024-12-05T13:14:00Z" w16du:dateUtc="2024-12-05T13:14:00Z">
        <w:r w:rsidR="00AB674F" w:rsidRPr="00AB674F">
          <w:rPr>
            <w:iCs/>
          </w:rPr>
          <w:t xml:space="preserve"> influencing deer movement as identified in the SSF, whilst β</w:t>
        </w:r>
        <w:proofErr w:type="spellStart"/>
        <w:r w:rsidR="00AB674F" w:rsidRPr="00AB674F">
          <w:rPr>
            <w:iCs/>
            <w:vertAlign w:val="subscript"/>
          </w:rPr>
          <w:t>i</w:t>
        </w:r>
        <w:proofErr w:type="spellEnd"/>
        <w:r w:rsidR="00AB674F" w:rsidRPr="00AB674F">
          <w:rPr>
            <w:iCs/>
          </w:rPr>
          <w:t xml:space="preserve"> represents the effect size for each variable. β is determined by sampling from a normal distribution with a mean equal to the effect size and standard deviation equal to the standard error </w:t>
        </w:r>
      </w:ins>
      <w:ins w:id="672" w:author="Connor Lovell" w:date="2024-12-05T14:51:00Z" w16du:dateUtc="2024-12-05T14:51:00Z">
        <w:r w:rsidR="00820F63">
          <w:rPr>
            <w:iCs/>
          </w:rPr>
          <w:t xml:space="preserve">of the associated </w:t>
        </w:r>
      </w:ins>
      <w:ins w:id="673" w:author="Connor Lovell" w:date="2024-12-05T13:14:00Z" w16du:dateUtc="2024-12-05T13:14:00Z">
        <w:r w:rsidR="00AB674F" w:rsidRPr="00AB674F">
          <w:rPr>
            <w:iCs/>
          </w:rPr>
          <w:t>SFF</w:t>
        </w:r>
      </w:ins>
      <w:ins w:id="674" w:author="Connor Lovell" w:date="2024-12-05T14:51:00Z" w16du:dateUtc="2024-12-05T14:51:00Z">
        <w:r w:rsidR="00820F63">
          <w:rPr>
            <w:iCs/>
          </w:rPr>
          <w:t xml:space="preserve"> variable output </w:t>
        </w:r>
        <w:r w:rsidR="00820F63" w:rsidRPr="00820F63">
          <w:rPr>
            <w:iCs/>
            <w:highlight w:val="yellow"/>
            <w:rPrChange w:id="675" w:author="Connor Lovell" w:date="2024-12-05T14:51:00Z" w16du:dateUtc="2024-12-05T14:51:00Z">
              <w:rPr>
                <w:iCs/>
              </w:rPr>
            </w:rPrChange>
          </w:rPr>
          <w:t>(SSF table x)</w:t>
        </w:r>
      </w:ins>
      <w:ins w:id="676" w:author="Connor Lovell" w:date="2024-12-05T13:14:00Z" w16du:dateUtc="2024-12-05T13:14:00Z">
        <w:r w:rsidR="00AB674F" w:rsidRPr="00AB674F">
          <w:rPr>
            <w:iCs/>
          </w:rPr>
          <w:t xml:space="preserve">. The denominator term sums the probabilities of all </w:t>
        </w:r>
      </w:ins>
      <w:ins w:id="677" w:author="Connor Lovell" w:date="2024-12-05T15:06:00Z" w16du:dateUtc="2024-12-05T15:06:00Z">
        <w:r>
          <w:rPr>
            <w:iCs/>
          </w:rPr>
          <w:t xml:space="preserve">target </w:t>
        </w:r>
      </w:ins>
      <w:ins w:id="678" w:author="Connor Lovell" w:date="2024-12-05T15:08:00Z" w16du:dateUtc="2024-12-05T15:08:00Z">
        <w:r>
          <w:rPr>
            <w:iCs/>
          </w:rPr>
          <w:t>patches and</w:t>
        </w:r>
      </w:ins>
      <w:ins w:id="679" w:author="Connor Lovell" w:date="2024-12-05T13:14:00Z" w16du:dateUtc="2024-12-05T13:14:00Z">
        <w:r w:rsidR="00AB674F" w:rsidRPr="00AB674F">
          <w:rPr>
            <w:iCs/>
          </w:rPr>
          <w:t xml:space="preserve"> is used to calculate a relative probability</w:t>
        </w:r>
      </w:ins>
      <w:ins w:id="680" w:author="Connor Lovell" w:date="2024-12-05T15:08:00Z" w16du:dateUtc="2024-12-05T15:08:00Z">
        <w:r>
          <w:rPr>
            <w:iCs/>
          </w:rPr>
          <w:t xml:space="preserve"> for each target patch that the deer will move towards it</w:t>
        </w:r>
      </w:ins>
      <w:ins w:id="681" w:author="Connor Lovell" w:date="2024-12-05T15:09:00Z" w16du:dateUtc="2024-12-05T15:09:00Z">
        <w:r w:rsidR="009C3917">
          <w:rPr>
            <w:iCs/>
          </w:rPr>
          <w:t xml:space="preserve"> (the movement-prob)</w:t>
        </w:r>
      </w:ins>
      <w:ins w:id="682" w:author="Connor Lovell" w:date="2024-12-05T13:14:00Z" w16du:dateUtc="2024-12-05T13:14:00Z">
        <w:r w:rsidR="00AB674F" w:rsidRPr="00AB674F">
          <w:rPr>
            <w:iCs/>
          </w:rPr>
          <w:t xml:space="preserve">. </w:t>
        </w:r>
      </w:ins>
    </w:p>
    <w:p w14:paraId="6E6B29F9" w14:textId="32861C79" w:rsidR="00AB674F" w:rsidRPr="00AB674F" w:rsidRDefault="00AB674F">
      <w:pPr>
        <w:pStyle w:val="ListParagraph"/>
        <w:rPr>
          <w:ins w:id="683" w:author="Connor Lovell" w:date="2024-12-05T13:14:00Z" w16du:dateUtc="2024-12-05T13:14:00Z"/>
          <w:iCs/>
        </w:rPr>
        <w:pPrChange w:id="684" w:author="Connor Lovell" w:date="2024-12-05T13:19:00Z" w16du:dateUtc="2024-12-05T13:19:00Z">
          <w:pPr/>
        </w:pPrChange>
      </w:pPr>
      <w:ins w:id="685" w:author="Connor Lovell" w:date="2024-12-05T13:14:00Z" w16du:dateUtc="2024-12-05T13:14:00Z">
        <w:r w:rsidRPr="00AB674F">
          <w:rPr>
            <w:iCs/>
          </w:rPr>
          <w:t>Based on each patch’s movement-prob, a patch is</w:t>
        </w:r>
      </w:ins>
      <w:ins w:id="686" w:author="Connor Lovell" w:date="2024-12-05T15:13:00Z" w16du:dateUtc="2024-12-05T15:13:00Z">
        <w:r w:rsidR="00313127">
          <w:rPr>
            <w:iCs/>
          </w:rPr>
          <w:t xml:space="preserve"> then</w:t>
        </w:r>
      </w:ins>
      <w:ins w:id="687" w:author="Connor Lovell" w:date="2024-12-05T13:14:00Z" w16du:dateUtc="2024-12-05T13:14:00Z">
        <w:r w:rsidRPr="00AB674F">
          <w:rPr>
            <w:iCs/>
          </w:rPr>
          <w:t xml:space="preserve"> </w:t>
        </w:r>
      </w:ins>
      <w:ins w:id="688" w:author="Connor Lovell" w:date="2024-12-05T15:09:00Z" w16du:dateUtc="2024-12-05T15:09:00Z">
        <w:r w:rsidR="009C3917">
          <w:rPr>
            <w:iCs/>
          </w:rPr>
          <w:t xml:space="preserve">probabilistically </w:t>
        </w:r>
      </w:ins>
      <w:ins w:id="689" w:author="Connor Lovell" w:date="2024-12-05T13:14:00Z" w16du:dateUtc="2024-12-05T13:14:00Z">
        <w:r w:rsidRPr="00AB674F">
          <w:rPr>
            <w:iCs/>
          </w:rPr>
          <w:t xml:space="preserve">selected which the deer </w:t>
        </w:r>
      </w:ins>
      <w:ins w:id="690" w:author="Connor Lovell" w:date="2024-12-05T15:09:00Z" w16du:dateUtc="2024-12-05T15:09:00Z">
        <w:r w:rsidR="009C3917">
          <w:rPr>
            <w:iCs/>
          </w:rPr>
          <w:t>moves to</w:t>
        </w:r>
      </w:ins>
      <w:ins w:id="691" w:author="Connor Lovell" w:date="2024-12-05T13:14:00Z" w16du:dateUtc="2024-12-05T13:14:00Z">
        <w:r w:rsidRPr="00AB674F">
          <w:rPr>
            <w:iCs/>
          </w:rPr>
          <w:t xml:space="preserve">. To do this, a random float between 0-1 is first generated. </w:t>
        </w:r>
      </w:ins>
      <w:ins w:id="692" w:author="Connor Lovell" w:date="2024-12-05T15:09:00Z" w16du:dateUtc="2024-12-05T15:09:00Z">
        <w:r w:rsidR="009C3917">
          <w:rPr>
            <w:iCs/>
          </w:rPr>
          <w:t>Then,</w:t>
        </w:r>
      </w:ins>
      <w:ins w:id="693" w:author="Connor Lovell" w:date="2024-12-05T13:14:00Z" w16du:dateUtc="2024-12-05T13:14:00Z">
        <w:r w:rsidRPr="00AB674F">
          <w:rPr>
            <w:iCs/>
          </w:rPr>
          <w:t xml:space="preserve"> each target patch’s movement-prob is summed onto a cumulative probability</w:t>
        </w:r>
      </w:ins>
      <w:ins w:id="694" w:author="Connor Lovell" w:date="2024-12-05T15:09:00Z" w16du:dateUtc="2024-12-05T15:09:00Z">
        <w:r w:rsidR="009C3917">
          <w:rPr>
            <w:iCs/>
          </w:rPr>
          <w:t xml:space="preserve"> one-by-one</w:t>
        </w:r>
      </w:ins>
      <w:ins w:id="695" w:author="Connor Lovell" w:date="2024-12-05T13:14:00Z" w16du:dateUtc="2024-12-05T13:14:00Z">
        <w:r w:rsidRPr="00AB674F">
          <w:rPr>
            <w:iCs/>
          </w:rPr>
          <w:t>. If a patch’s movement-prob increases the cumulative probability above the random float value, then that patch becomes the selected patch.</w:t>
        </w:r>
      </w:ins>
      <w:ins w:id="696" w:author="Connor Lovell" w:date="2024-12-05T15:10:00Z" w16du:dateUtc="2024-12-05T15:10:00Z">
        <w:r w:rsidR="009C3917">
          <w:rPr>
            <w:iCs/>
          </w:rPr>
          <w:t xml:space="preserve"> </w:t>
        </w:r>
      </w:ins>
      <w:ins w:id="697" w:author="Connor Lovell" w:date="2024-12-05T15:13:00Z" w16du:dateUtc="2024-12-05T15:13:00Z">
        <w:r w:rsidR="00313127">
          <w:rPr>
            <w:iCs/>
          </w:rPr>
          <w:t xml:space="preserve">One a patch is </w:t>
        </w:r>
      </w:ins>
      <w:ins w:id="698" w:author="Connor Lovell" w:date="2024-12-05T15:14:00Z" w16du:dateUtc="2024-12-05T15:14:00Z">
        <w:r w:rsidR="00313127">
          <w:rPr>
            <w:iCs/>
          </w:rPr>
          <w:t>selected;</w:t>
        </w:r>
      </w:ins>
      <w:ins w:id="699" w:author="Connor Lovell" w:date="2024-12-05T15:13:00Z" w16du:dateUtc="2024-12-05T15:13:00Z">
        <w:r w:rsidR="00313127">
          <w:rPr>
            <w:iCs/>
          </w:rPr>
          <w:t xml:space="preserve"> t</w:t>
        </w:r>
      </w:ins>
      <w:ins w:id="700" w:author="Connor Lovell" w:date="2024-12-05T15:09:00Z" w16du:dateUtc="2024-12-05T15:09:00Z">
        <w:r w:rsidR="009C3917">
          <w:rPr>
            <w:iCs/>
          </w:rPr>
          <w:t>he</w:t>
        </w:r>
      </w:ins>
      <w:ins w:id="701" w:author="Connor Lovell" w:date="2024-12-05T13:14:00Z" w16du:dateUtc="2024-12-05T13:14:00Z">
        <w:r w:rsidRPr="00AB674F">
          <w:rPr>
            <w:iCs/>
          </w:rPr>
          <w:t xml:space="preserve"> deer </w:t>
        </w:r>
      </w:ins>
      <w:ins w:id="702" w:author="Connor Lovell" w:date="2024-12-05T15:09:00Z" w16du:dateUtc="2024-12-05T15:09:00Z">
        <w:r w:rsidR="009C3917">
          <w:rPr>
            <w:iCs/>
          </w:rPr>
          <w:t>individual</w:t>
        </w:r>
      </w:ins>
      <w:ins w:id="703" w:author="Connor Lovell" w:date="2024-12-05T15:10:00Z" w16du:dateUtc="2024-12-05T15:10:00Z">
        <w:r w:rsidR="009C3917">
          <w:rPr>
            <w:iCs/>
          </w:rPr>
          <w:t xml:space="preserve"> then</w:t>
        </w:r>
      </w:ins>
      <w:ins w:id="704" w:author="Connor Lovell" w:date="2024-12-05T13:14:00Z" w16du:dateUtc="2024-12-05T13:14:00Z">
        <w:r w:rsidRPr="00AB674F">
          <w:rPr>
            <w:iCs/>
          </w:rPr>
          <w:t xml:space="preserve"> faces and moves towards </w:t>
        </w:r>
      </w:ins>
      <w:ins w:id="705" w:author="Connor Lovell" w:date="2024-12-05T15:13:00Z" w16du:dateUtc="2024-12-05T15:13:00Z">
        <w:r w:rsidR="00313127">
          <w:rPr>
            <w:iCs/>
          </w:rPr>
          <w:t>it</w:t>
        </w:r>
      </w:ins>
      <w:ins w:id="706" w:author="Connor Lovell" w:date="2024-12-05T13:14:00Z" w16du:dateUtc="2024-12-05T13:14:00Z">
        <w:r w:rsidRPr="00AB674F">
          <w:rPr>
            <w:iCs/>
          </w:rPr>
          <w:t xml:space="preserve">. To allow for the n-visits procedure to register that a deer has visited the patches </w:t>
        </w:r>
      </w:ins>
      <w:proofErr w:type="spellStart"/>
      <w:ins w:id="707" w:author="Connor Lovell" w:date="2024-12-05T15:15:00Z" w16du:dateUtc="2024-12-05T15:15:00Z">
        <w:r w:rsidR="00313127">
          <w:rPr>
            <w:iCs/>
          </w:rPr>
          <w:t>en</w:t>
        </w:r>
        <w:proofErr w:type="spellEnd"/>
        <w:r w:rsidR="00313127">
          <w:rPr>
            <w:iCs/>
          </w:rPr>
          <w:t xml:space="preserve"> route </w:t>
        </w:r>
      </w:ins>
      <w:ins w:id="708" w:author="Connor Lovell" w:date="2024-12-05T13:14:00Z" w16du:dateUtc="2024-12-05T13:14:00Z">
        <w:r w:rsidRPr="00AB674F">
          <w:rPr>
            <w:iCs/>
          </w:rPr>
          <w:t xml:space="preserve">to the selected patch, the </w:t>
        </w:r>
      </w:ins>
      <w:ins w:id="709" w:author="Connor Lovell" w:date="2024-12-05T15:15:00Z" w16du:dateUtc="2024-12-05T15:15:00Z">
        <w:r w:rsidR="00313127">
          <w:rPr>
            <w:iCs/>
          </w:rPr>
          <w:t>individual</w:t>
        </w:r>
      </w:ins>
      <w:ins w:id="710" w:author="Connor Lovell" w:date="2024-12-05T13:14:00Z" w16du:dateUtc="2024-12-05T13:14:00Z">
        <w:r w:rsidRPr="00AB674F">
          <w:rPr>
            <w:iCs/>
          </w:rPr>
          <w:t xml:space="preserve"> moves forward 100m at a time until the selected patch is reached. Once the deer reaches the selected patch, the </w:t>
        </w:r>
      </w:ins>
      <w:ins w:id="711" w:author="Connor Lovell" w:date="2024-12-05T15:10:00Z" w16du:dateUtc="2024-12-05T15:10:00Z">
        <w:r w:rsidR="009C3917">
          <w:rPr>
            <w:iCs/>
          </w:rPr>
          <w:t>procedure</w:t>
        </w:r>
      </w:ins>
      <w:ins w:id="712" w:author="Connor Lovell" w:date="2024-12-05T13:14:00Z" w16du:dateUtc="2024-12-05T13:14:00Z">
        <w:r w:rsidRPr="00AB674F">
          <w:rPr>
            <w:iCs/>
          </w:rPr>
          <w:t xml:space="preserve"> stops.</w:t>
        </w:r>
      </w:ins>
    </w:p>
    <w:p w14:paraId="203616B7" w14:textId="77777777" w:rsidR="00AB674F" w:rsidRDefault="00AB674F">
      <w:pPr>
        <w:pStyle w:val="ListParagraph"/>
        <w:numPr>
          <w:ilvl w:val="0"/>
          <w:numId w:val="9"/>
        </w:numPr>
        <w:rPr>
          <w:ins w:id="713" w:author="Connor Lovell" w:date="2024-12-05T13:14:00Z" w16du:dateUtc="2024-12-05T13:14:00Z"/>
        </w:rPr>
        <w:pPrChange w:id="714" w:author="Connor Lovell" w:date="2024-12-05T13:18:00Z" w16du:dateUtc="2024-12-05T13:18:00Z">
          <w:pPr/>
        </w:pPrChange>
      </w:pPr>
      <w:ins w:id="715" w:author="Connor Lovell" w:date="2024-12-05T13:14:00Z" w16du:dateUtc="2024-12-05T13:14:00Z">
        <w:r w:rsidRPr="00AB674F">
          <w:rPr>
            <w:i/>
            <w:iCs/>
          </w:rPr>
          <w:t xml:space="preserve">move-immature </w:t>
        </w:r>
        <w:r>
          <w:t xml:space="preserve">This procedure moves immature, offspring deer. Each immature offspring will change their heading to face their mother and jump to her location, as if they have followed her. If the new location is the furthest location the offspring deer has visited from its mother’s release site, then it updates its </w:t>
        </w:r>
        <w:r w:rsidRPr="00AB674F">
          <w:rPr>
            <w:i/>
            <w:iCs/>
          </w:rPr>
          <w:t>release-site</w:t>
        </w:r>
        <w:r>
          <w:t xml:space="preserve"> </w:t>
        </w:r>
        <w:proofErr w:type="spellStart"/>
        <w:r>
          <w:t>xy</w:t>
        </w:r>
        <w:proofErr w:type="spellEnd"/>
        <w:r>
          <w:t xml:space="preserve"> variables with the new location. </w:t>
        </w:r>
      </w:ins>
    </w:p>
    <w:p w14:paraId="56123BA0" w14:textId="77777777" w:rsidR="00AB674F" w:rsidRPr="002B313F" w:rsidRDefault="00AB674F">
      <w:pPr>
        <w:pStyle w:val="ListParagraph"/>
        <w:rPr>
          <w:ins w:id="716" w:author="Connor Lovell" w:date="2024-12-05T13:14:00Z" w16du:dateUtc="2024-12-05T13:14:00Z"/>
        </w:rPr>
        <w:pPrChange w:id="717" w:author="Connor Lovell" w:date="2024-12-05T13:19:00Z" w16du:dateUtc="2024-12-05T13:19:00Z">
          <w:pPr/>
        </w:pPrChange>
      </w:pPr>
      <w:ins w:id="718" w:author="Connor Lovell" w:date="2024-12-05T13:14:00Z" w16du:dateUtc="2024-12-05T13:14:00Z">
        <w:r>
          <w:lastRenderedPageBreak/>
          <w:t xml:space="preserve">In addition, the individual’s independence-countdown decreases by one. Should this mean the independence-countdown decreases to zero or lower, the immature deer matures. They set their mother variable as ‘none’ and their mature variable as ‘yes’. Finally, their mother sets her offspring variable to ‘no’ so that she can now reproduce again. </w:t>
        </w:r>
      </w:ins>
    </w:p>
    <w:p w14:paraId="14865E77" w14:textId="452FADC6" w:rsidR="00AB674F" w:rsidRDefault="00AB674F">
      <w:pPr>
        <w:pStyle w:val="ListParagraph"/>
        <w:numPr>
          <w:ilvl w:val="0"/>
          <w:numId w:val="9"/>
        </w:numPr>
        <w:rPr>
          <w:ins w:id="719" w:author="Connor Lovell" w:date="2024-12-05T13:14:00Z" w16du:dateUtc="2024-12-05T13:14:00Z"/>
        </w:rPr>
        <w:pPrChange w:id="720" w:author="Connor Lovell" w:date="2024-12-05T13:18:00Z" w16du:dateUtc="2024-12-05T13:18:00Z">
          <w:pPr/>
        </w:pPrChange>
      </w:pPr>
      <w:ins w:id="721" w:author="Connor Lovell" w:date="2024-12-05T13:14:00Z" w16du:dateUtc="2024-12-05T13:14:00Z">
        <w:r w:rsidRPr="00AB674F">
          <w:rPr>
            <w:i/>
            <w:iCs/>
          </w:rPr>
          <w:t xml:space="preserve">Death </w:t>
        </w:r>
        <w:r>
          <w:t xml:space="preserve">Adult deer die due to both intrinsic and extrinsic causes. If deer exceed </w:t>
        </w:r>
      </w:ins>
      <w:ins w:id="722" w:author="Connor Lovell" w:date="2024-12-05T15:16:00Z" w16du:dateUtc="2024-12-05T15:16:00Z">
        <w:r w:rsidR="00B3771A">
          <w:t>their</w:t>
        </w:r>
      </w:ins>
      <w:ins w:id="723" w:author="Connor Lovell" w:date="2024-12-05T13:14:00Z" w16du:dateUtc="2024-12-05T13:14:00Z">
        <w:r>
          <w:t xml:space="preserve"> max lifespan, they are assumed to die from intrinsic senescence. Should deer not die from intrinsic senescence, then each mature deer is assumed to die from extrinsic causes if a random float between 0 – 1 exceeds the 12-hour survival probability. Like </w:t>
        </w:r>
        <w:r w:rsidRPr="00AB674F">
          <w:rPr>
            <w:i/>
            <w:iCs/>
          </w:rPr>
          <w:t>birth</w:t>
        </w:r>
        <w:r>
          <w:t xml:space="preserve">, the 12-hour survival probability is scaled from the annual survival probability by taking the 730.5 root. Immature deer do not follow this rule because the birth probability is measured in the field by the number of offspring </w:t>
        </w:r>
      </w:ins>
      <w:ins w:id="724" w:author="Connor Lovell" w:date="2024-12-05T15:16:00Z" w16du:dateUtc="2024-12-05T15:16:00Z">
        <w:r w:rsidR="00B3771A">
          <w:t xml:space="preserve">surviving </w:t>
        </w:r>
      </w:ins>
      <w:ins w:id="725" w:author="Connor Lovell" w:date="2024-12-05T13:14:00Z" w16du:dateUtc="2024-12-05T13:14:00Z">
        <w:r>
          <w:t>at one-year old, but immature deer will die if their mother dies.</w:t>
        </w:r>
      </w:ins>
    </w:p>
    <w:p w14:paraId="01E2BFF2" w14:textId="62099718" w:rsidR="00AB674F" w:rsidRPr="009633A2" w:rsidRDefault="00AB674F">
      <w:pPr>
        <w:pStyle w:val="ListParagraph"/>
        <w:numPr>
          <w:ilvl w:val="0"/>
          <w:numId w:val="9"/>
        </w:numPr>
        <w:rPr>
          <w:ins w:id="726" w:author="Connor Lovell" w:date="2024-12-05T13:14:00Z" w16du:dateUtc="2024-12-05T13:14:00Z"/>
        </w:rPr>
        <w:pPrChange w:id="727" w:author="Connor Lovell" w:date="2024-12-05T13:18:00Z" w16du:dateUtc="2024-12-05T13:18:00Z">
          <w:pPr/>
        </w:pPrChange>
      </w:pPr>
      <w:ins w:id="728" w:author="Connor Lovell" w:date="2024-12-05T13:14:00Z" w16du:dateUtc="2024-12-05T13:14:00Z">
        <w:r w:rsidRPr="00AB674F">
          <w:rPr>
            <w:i/>
            <w:iCs/>
          </w:rPr>
          <w:t xml:space="preserve">Patch-count </w:t>
        </w:r>
        <w:r>
          <w:t>this procedure is triggered when a mature deer visits a new patch. The new patch will add one to their patch-count variable, to record the mature deer visiting the patch. Should the mature deer have an immature offspring, then they will add two onto their n-visits variable, to record both the visit by the mature deer and their immature offspring.</w:t>
        </w:r>
      </w:ins>
    </w:p>
    <w:p w14:paraId="72EA49AE" w14:textId="77777777" w:rsidR="00AB674F" w:rsidRPr="00C3042B" w:rsidRDefault="00AB674F" w:rsidP="00AB674F">
      <w:pPr>
        <w:rPr>
          <w:ins w:id="729" w:author="Connor Lovell" w:date="2024-12-05T13:14:00Z" w16du:dateUtc="2024-12-05T13:14:00Z"/>
        </w:rPr>
      </w:pPr>
    </w:p>
    <w:p w14:paraId="6254EDB3" w14:textId="179205CD" w:rsidR="006703E9" w:rsidDel="00AB674F" w:rsidRDefault="00000000">
      <w:pPr>
        <w:rPr>
          <w:del w:id="730" w:author="Connor Lovell" w:date="2024-12-05T13:12:00Z" w16du:dateUtc="2024-12-05T13:12:00Z"/>
        </w:rPr>
      </w:pPr>
      <w:del w:id="731" w:author="Connor Lovell" w:date="2024-12-05T13:12:00Z" w16du:dateUtc="2024-12-05T13:12:00Z">
        <w:r w:rsidDel="00AB674F">
          <w:delText xml:space="preserve">We </w:delText>
        </w:r>
      </w:del>
    </w:p>
    <w:p w14:paraId="6F2FD380" w14:textId="346D54CA" w:rsidR="006703E9" w:rsidDel="005A6929" w:rsidRDefault="006703E9">
      <w:pPr>
        <w:spacing w:after="120"/>
        <w:rPr>
          <w:del w:id="732" w:author="Connor Lovell" w:date="2024-12-05T15:39:00Z" w16du:dateUtc="2024-12-05T15:39:00Z"/>
        </w:rPr>
      </w:pPr>
    </w:p>
    <w:p w14:paraId="18D1CFC9" w14:textId="77777777" w:rsidR="006703E9" w:rsidRDefault="00000000">
      <w:pPr>
        <w:pStyle w:val="Heading1"/>
      </w:pPr>
      <w:r>
        <w:t xml:space="preserve">Results </w:t>
      </w:r>
    </w:p>
    <w:p w14:paraId="441D1647" w14:textId="77777777" w:rsidR="006703E9" w:rsidRDefault="00000000">
      <w:proofErr w:type="spellStart"/>
      <w:r>
        <w:t>Xxx</w:t>
      </w:r>
      <w:proofErr w:type="spellEnd"/>
    </w:p>
    <w:p w14:paraId="2AEC8DD7" w14:textId="77777777" w:rsidR="006703E9" w:rsidRDefault="006703E9">
      <w:pPr>
        <w:spacing w:after="120"/>
        <w:rPr>
          <w:b/>
          <w:sz w:val="24"/>
          <w:szCs w:val="24"/>
        </w:rPr>
      </w:pPr>
      <w:bookmarkStart w:id="733" w:name="_3dy6vkm"/>
      <w:bookmarkEnd w:id="733"/>
    </w:p>
    <w:p w14:paraId="500A4819" w14:textId="77777777" w:rsidR="006703E9" w:rsidRDefault="00000000">
      <w:pPr>
        <w:pStyle w:val="Heading1"/>
      </w:pPr>
      <w:r>
        <w:t xml:space="preserve">Discussion </w:t>
      </w:r>
    </w:p>
    <w:p w14:paraId="357CBC80" w14:textId="77777777" w:rsidR="006703E9" w:rsidRDefault="00000000">
      <w:r>
        <w:t>We</w:t>
      </w:r>
    </w:p>
    <w:p w14:paraId="0D58570A" w14:textId="77777777" w:rsidR="006703E9" w:rsidRDefault="00000000">
      <w:r>
        <w:t>.</w:t>
      </w:r>
    </w:p>
    <w:p w14:paraId="110FDAA0" w14:textId="77777777" w:rsidR="006703E9" w:rsidRDefault="006703E9"/>
    <w:p w14:paraId="2842E440" w14:textId="77777777" w:rsidR="006703E9" w:rsidRDefault="00000000">
      <w:pPr>
        <w:pStyle w:val="Heading1"/>
      </w:pPr>
      <w:r>
        <w:t xml:space="preserve">Authors contributions </w:t>
      </w:r>
    </w:p>
    <w:p w14:paraId="293B209A" w14:textId="77777777" w:rsidR="006703E9" w:rsidRDefault="00000000">
      <w:r>
        <w:t xml:space="preserve">Study conceived and planned by xxx. Field data collected by xx. </w:t>
      </w:r>
      <w:proofErr w:type="spellStart"/>
      <w:r>
        <w:t>Xxx</w:t>
      </w:r>
      <w:proofErr w:type="spellEnd"/>
      <w:r>
        <w:t xml:space="preserve"> contributed substantively to the manuscript ideas. xxx conducted all analyses. xxx led paper writing. All authors reviewed drafts and approved manuscript for submission.</w:t>
      </w:r>
    </w:p>
    <w:p w14:paraId="5C5E7402" w14:textId="77777777" w:rsidR="006703E9" w:rsidRDefault="006703E9"/>
    <w:p w14:paraId="2E95562E" w14:textId="77777777" w:rsidR="006703E9" w:rsidRDefault="00000000">
      <w:pPr>
        <w:pStyle w:val="Heading1"/>
      </w:pPr>
      <w:r>
        <w:t xml:space="preserve">Acknowledgments </w:t>
      </w:r>
      <w:r>
        <w:rPr>
          <w:highlight w:val="yellow"/>
        </w:rPr>
        <w:t xml:space="preserve"> </w:t>
      </w:r>
    </w:p>
    <w:p w14:paraId="3217FA4E" w14:textId="77777777" w:rsidR="006703E9" w:rsidRDefault="00000000">
      <w:r>
        <w:t>TBD</w:t>
      </w:r>
    </w:p>
    <w:p w14:paraId="5CEA42C6" w14:textId="77777777" w:rsidR="006703E9" w:rsidRDefault="00000000">
      <w:pPr>
        <w:pStyle w:val="Heading1"/>
      </w:pPr>
      <w:r>
        <w:lastRenderedPageBreak/>
        <w:t>Data accessibility</w:t>
      </w:r>
      <w:r>
        <w:rPr>
          <w:highlight w:val="yellow"/>
        </w:rPr>
        <w:t xml:space="preserve"> </w:t>
      </w:r>
    </w:p>
    <w:p w14:paraId="221087DD" w14:textId="77777777" w:rsidR="006703E9" w:rsidRDefault="00000000">
      <w:r>
        <w:t>Data will be made available via a digital repository.</w:t>
      </w:r>
    </w:p>
    <w:p w14:paraId="6F38EC45" w14:textId="77777777" w:rsidR="006703E9" w:rsidRDefault="00000000">
      <w:pPr>
        <w:pStyle w:val="Heading1"/>
      </w:pPr>
      <w:r>
        <w:t>References</w:t>
      </w:r>
    </w:p>
    <w:p w14:paraId="75CCFBBD" w14:textId="77777777" w:rsidR="006703E9" w:rsidRDefault="00000000">
      <w:pPr>
        <w:spacing w:line="240" w:lineRule="auto"/>
      </w:pPr>
      <w:ins w:id="734" w:author="Unknown Author" w:date="2024-11-28T11:06:00Z">
        <w:r>
          <w:t xml:space="preserve">Jarvis, A., H.I. Reuter, A. Nelson, E. Guevara. 2008. Hole-filled SRTM for the globe Version 4, available from the CGIAR-CSI SRTM 90m Database: </w:t>
        </w:r>
      </w:ins>
      <w:r>
        <w:fldChar w:fldCharType="begin"/>
      </w:r>
      <w:r>
        <w:instrText>HYPERLINK "https://srtm.csi.cgiar.org/" \h</w:instrText>
      </w:r>
      <w:r>
        <w:fldChar w:fldCharType="separate"/>
      </w:r>
      <w:ins w:id="735" w:author="Unknown Author" w:date="2024-11-28T11:06:00Z">
        <w:r>
          <w:rPr>
            <w:rStyle w:val="Hyperlink"/>
          </w:rPr>
          <w:t>https://srtm.csi.cgiar.org</w:t>
        </w:r>
      </w:ins>
      <w:r>
        <w:rPr>
          <w:rStyle w:val="Hyperlink"/>
        </w:rPr>
        <w:fldChar w:fldCharType="end"/>
      </w:r>
      <w:ins w:id="736" w:author="Unknown Author" w:date="2024-11-28T11:06:00Z">
        <w:r>
          <w:t>.</w:t>
        </w:r>
      </w:ins>
    </w:p>
    <w:p w14:paraId="53E2786C" w14:textId="77777777" w:rsidR="006703E9" w:rsidRDefault="006703E9"/>
    <w:sectPr w:rsidR="006703E9">
      <w:pgSz w:w="11906" w:h="16838"/>
      <w:pgMar w:top="1440" w:right="1440" w:bottom="1440" w:left="1440" w:header="0" w:footer="0" w:gutter="0"/>
      <w:lnNumType w:countBy="1" w:distance="283" w:restart="continuous"/>
      <w:cols w:space="720"/>
      <w:formProt w:val="0"/>
      <w:docGrid w:linePitch="299"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9" w:author="Unknown Author" w:date="2024-11-28T11:03:00Z" w:initials="">
    <w:p w14:paraId="5E7E7370" w14:textId="77777777" w:rsidR="006703E9" w:rsidRDefault="00000000">
      <w:pPr>
        <w:overflowPunct w:val="0"/>
        <w:spacing w:line="240" w:lineRule="auto"/>
      </w:pPr>
      <w:r>
        <w:rPr>
          <w:rFonts w:ascii="Liberation Serif" w:eastAsia="DejaVu Sans" w:hAnsi="Liberation Serif" w:cs="Noto Sans Arabic"/>
          <w:sz w:val="24"/>
          <w:szCs w:val="24"/>
          <w:lang w:val="en-US" w:eastAsia="en-US" w:bidi="en-US"/>
        </w:rPr>
        <w:t>Connor – I suspect you may have more to add from the ABM perspective but hopefully this is a good start for this paragraph</w:t>
      </w:r>
    </w:p>
  </w:comment>
  <w:comment w:id="55" w:author="Unknown Author" w:date="2024-11-28T11:18:00Z" w:initials="">
    <w:p w14:paraId="341F7418" w14:textId="77777777" w:rsidR="006703E9" w:rsidRDefault="00000000">
      <w:pPr>
        <w:overflowPunct w:val="0"/>
        <w:spacing w:line="240" w:lineRule="auto"/>
      </w:pPr>
      <w:r>
        <w:rPr>
          <w:rFonts w:ascii="Liberation Serif" w:eastAsia="DejaVu Sans" w:hAnsi="Liberation Serif" w:cs="Noto Sans Arabic"/>
          <w:sz w:val="24"/>
          <w:szCs w:val="24"/>
          <w:lang w:val="en-US" w:eastAsia="en-US" w:bidi="en-US"/>
        </w:rPr>
        <w:t>This remains a key weakness I think – it would be stronger to provide a clear “stopping critera” for these iterations.</w:t>
      </w:r>
    </w:p>
  </w:comment>
  <w:comment w:id="59" w:author="Unknown Author" w:date="2024-11-28T11:42:00Z" w:initials="">
    <w:p w14:paraId="35B57F7B" w14:textId="77777777" w:rsidR="006703E9" w:rsidRDefault="00000000">
      <w:pPr>
        <w:overflowPunct w:val="0"/>
        <w:spacing w:line="240" w:lineRule="auto"/>
      </w:pPr>
      <w:r>
        <w:rPr>
          <w:rFonts w:ascii="Liberation Serif" w:eastAsia="DejaVu Sans" w:hAnsi="Liberation Serif" w:cs="Noto Sans Arabic"/>
          <w:sz w:val="24"/>
          <w:szCs w:val="24"/>
          <w:lang w:val="en-US" w:eastAsia="en-US" w:bidi="en-US"/>
        </w:rPr>
        <w:t>Probably want a model table, detailing the initial model, model selection steps and then iterations of SSF to ABM?</w:t>
      </w:r>
    </w:p>
    <w:p w14:paraId="0EE86575" w14:textId="77777777" w:rsidR="006703E9" w:rsidRDefault="006703E9">
      <w:pPr>
        <w:overflowPunct w:val="0"/>
        <w:spacing w:line="240" w:lineRule="auto"/>
      </w:pPr>
    </w:p>
  </w:comment>
  <w:comment w:id="60" w:author="Connor Lovell" w:date="2024-12-05T14:53:00Z" w:initials="CL">
    <w:p w14:paraId="6689EB37" w14:textId="77777777" w:rsidR="00820F63" w:rsidRDefault="00820F63" w:rsidP="00820F63">
      <w:pPr>
        <w:pStyle w:val="CommentText"/>
      </w:pPr>
      <w:r>
        <w:rPr>
          <w:rStyle w:val="CommentReference"/>
        </w:rPr>
        <w:annotationRef/>
      </w:r>
      <w:r>
        <w:t>Agreed - I think it’d be good to have the final model as the table (it would be useful for the IBM description)</w:t>
      </w:r>
    </w:p>
  </w:comment>
  <w:comment w:id="65" w:author="Unknown Author" w:date="2024-11-28T11:54:00Z" w:initials="">
    <w:p w14:paraId="0488EFD5" w14:textId="0D943506" w:rsidR="006703E9" w:rsidRDefault="00000000">
      <w:pPr>
        <w:overflowPunct w:val="0"/>
        <w:spacing w:line="240" w:lineRule="auto"/>
      </w:pPr>
      <w:r>
        <w:rPr>
          <w:rFonts w:ascii="Liberation Serif" w:eastAsia="DejaVu Sans" w:hAnsi="Liberation Serif" w:cs="Noto Sans Arabic"/>
          <w:sz w:val="24"/>
          <w:szCs w:val="24"/>
          <w:lang w:val="en-US" w:eastAsia="en-US" w:bidi="en-US"/>
        </w:rPr>
        <w:t>This is the full description of our iteration at this point. I think we need at least one more round of it before it is legitimate to call it iteration really.</w:t>
      </w:r>
    </w:p>
  </w:comment>
  <w:comment w:id="80" w:author="Connor Lovell" w:date="2024-12-05T13:14:00Z" w:initials="CL">
    <w:p w14:paraId="0D9C9FF7" w14:textId="77777777" w:rsidR="00820F63" w:rsidRDefault="00AB674F" w:rsidP="00820F63">
      <w:pPr>
        <w:pStyle w:val="CommentText"/>
      </w:pPr>
      <w:r>
        <w:rPr>
          <w:rStyle w:val="CommentReference"/>
        </w:rPr>
        <w:annotationRef/>
      </w:r>
      <w:r w:rsidR="00820F63">
        <w:t>Some of the below will be able to go in supplementary eventually, but it provides a model description to refer to whilst we draft the paper</w:t>
      </w:r>
    </w:p>
  </w:comment>
  <w:comment w:id="92" w:author="Connor Lovell" w:date="2024-12-05T13:15:00Z" w:initials="CL">
    <w:p w14:paraId="76589708" w14:textId="14DF60FB" w:rsidR="00AB674F" w:rsidRDefault="00AB674F" w:rsidP="00AB674F">
      <w:pPr>
        <w:pStyle w:val="CommentText"/>
      </w:pPr>
      <w:r>
        <w:rPr>
          <w:rStyle w:val="CommentReference"/>
        </w:rPr>
        <w:annotationRef/>
      </w:r>
      <w:r>
        <w:t>I thought these made sense as evaluation criteria</w:t>
      </w:r>
    </w:p>
  </w:comment>
  <w:comment w:id="103" w:author="Connor Lovell" w:date="2024-12-05T13:15:00Z" w:initials="CL">
    <w:p w14:paraId="59F62D75" w14:textId="77777777" w:rsidR="00AB674F" w:rsidRDefault="00AB674F" w:rsidP="00AB674F">
      <w:pPr>
        <w:pStyle w:val="CommentText"/>
      </w:pPr>
      <w:r>
        <w:rPr>
          <w:rStyle w:val="CommentReference"/>
        </w:rPr>
        <w:annotationRef/>
      </w:r>
      <w:r>
        <w:t>Jake not sure if you have the details for these variables?</w:t>
      </w:r>
    </w:p>
  </w:comment>
  <w:comment w:id="570" w:author="Connor Lovell" w:date="2024-12-05T14:49:00Z" w:initials="CL">
    <w:p w14:paraId="48590C96" w14:textId="77777777" w:rsidR="00820F63" w:rsidRDefault="00820F63" w:rsidP="00820F63">
      <w:pPr>
        <w:pStyle w:val="CommentText"/>
      </w:pPr>
      <w:r>
        <w:rPr>
          <w:rStyle w:val="CommentReference"/>
        </w:rPr>
        <w:annotationRef/>
      </w:r>
      <w:r>
        <w:t xml:space="preserve">The functions in netlogo associated with distance (distancexy, in-radius etc) use the </w:t>
      </w:r>
      <w:r>
        <w:rPr>
          <w:b/>
          <w:bCs/>
        </w:rPr>
        <w:t>centre of the patch</w:t>
      </w:r>
      <w:r>
        <w:t xml:space="preserve"> as the measurement point. My initial response was to change the ABM so that deer are always in the middle of the patch, but this then means that the home ranging behaviour of offspring won’t work. This is because they will set the centre of their home range as the centre of the patch, and then when NetLogo calculates the ln of the distances between the centre of the home range and the tested patch, ln0 will be produced and lead to an error. Maybe this is something we just won’t be able to overcome - it is likely only impacting a tiny number of patch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7E7370" w15:done="0"/>
  <w15:commentEx w15:paraId="341F7418" w15:done="0"/>
  <w15:commentEx w15:paraId="0EE86575" w15:done="0"/>
  <w15:commentEx w15:paraId="6689EB37" w15:paraIdParent="0EE86575" w15:done="0"/>
  <w15:commentEx w15:paraId="0488EFD5" w15:done="0"/>
  <w15:commentEx w15:paraId="0D9C9FF7" w15:done="0"/>
  <w15:commentEx w15:paraId="76589708" w15:done="0"/>
  <w15:commentEx w15:paraId="59F62D75" w15:done="0"/>
  <w15:commentEx w15:paraId="48590C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68A338" w16cex:dateUtc="2024-12-05T14:53:00Z"/>
  <w16cex:commentExtensible w16cex:durableId="787DE876" w16cex:dateUtc="2024-12-05T13:14:00Z"/>
  <w16cex:commentExtensible w16cex:durableId="56691800" w16cex:dateUtc="2024-12-05T13:15:00Z"/>
  <w16cex:commentExtensible w16cex:durableId="37AE6418" w16cex:dateUtc="2024-12-05T13:15:00Z"/>
  <w16cex:commentExtensible w16cex:durableId="0F57DFD0" w16cex:dateUtc="2024-12-05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7E7370" w16cid:durableId="4D8CEA95"/>
  <w16cid:commentId w16cid:paraId="341F7418" w16cid:durableId="60219B16"/>
  <w16cid:commentId w16cid:paraId="0EE86575" w16cid:durableId="251D0092"/>
  <w16cid:commentId w16cid:paraId="6689EB37" w16cid:durableId="6F68A338"/>
  <w16cid:commentId w16cid:paraId="0488EFD5" w16cid:durableId="63B9D511"/>
  <w16cid:commentId w16cid:paraId="0D9C9FF7" w16cid:durableId="787DE876"/>
  <w16cid:commentId w16cid:paraId="76589708" w16cid:durableId="56691800"/>
  <w16cid:commentId w16cid:paraId="59F62D75" w16cid:durableId="37AE6418"/>
  <w16cid:commentId w16cid:paraId="48590C96" w16cid:durableId="0F57DF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DA7A7A"/>
    <w:multiLevelType w:val="hybridMultilevel"/>
    <w:tmpl w:val="6AE2CCE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B38493E"/>
    <w:multiLevelType w:val="hybridMultilevel"/>
    <w:tmpl w:val="26283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ED8602D"/>
    <w:multiLevelType w:val="hybridMultilevel"/>
    <w:tmpl w:val="C7C2D4D6"/>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2175AEA"/>
    <w:multiLevelType w:val="hybridMultilevel"/>
    <w:tmpl w:val="3C6C5698"/>
    <w:lvl w:ilvl="0" w:tplc="08090001">
      <w:start w:val="1"/>
      <w:numFmt w:val="bullet"/>
      <w:lvlText w:val=""/>
      <w:lvlJc w:val="left"/>
      <w:pPr>
        <w:ind w:left="767" w:hanging="360"/>
      </w:pPr>
      <w:rPr>
        <w:rFonts w:ascii="Symbol" w:hAnsi="Symbol" w:hint="default"/>
      </w:rPr>
    </w:lvl>
    <w:lvl w:ilvl="1" w:tplc="FFFFFFFF" w:tentative="1">
      <w:start w:val="1"/>
      <w:numFmt w:val="lowerLetter"/>
      <w:lvlText w:val="%2."/>
      <w:lvlJc w:val="left"/>
      <w:pPr>
        <w:ind w:left="1487" w:hanging="360"/>
      </w:pPr>
    </w:lvl>
    <w:lvl w:ilvl="2" w:tplc="FFFFFFFF" w:tentative="1">
      <w:start w:val="1"/>
      <w:numFmt w:val="lowerRoman"/>
      <w:lvlText w:val="%3."/>
      <w:lvlJc w:val="right"/>
      <w:pPr>
        <w:ind w:left="2207" w:hanging="180"/>
      </w:pPr>
    </w:lvl>
    <w:lvl w:ilvl="3" w:tplc="FFFFFFFF" w:tentative="1">
      <w:start w:val="1"/>
      <w:numFmt w:val="decimal"/>
      <w:lvlText w:val="%4."/>
      <w:lvlJc w:val="left"/>
      <w:pPr>
        <w:ind w:left="2927" w:hanging="360"/>
      </w:pPr>
    </w:lvl>
    <w:lvl w:ilvl="4" w:tplc="FFFFFFFF" w:tentative="1">
      <w:start w:val="1"/>
      <w:numFmt w:val="lowerLetter"/>
      <w:lvlText w:val="%5."/>
      <w:lvlJc w:val="left"/>
      <w:pPr>
        <w:ind w:left="3647" w:hanging="360"/>
      </w:pPr>
    </w:lvl>
    <w:lvl w:ilvl="5" w:tplc="FFFFFFFF" w:tentative="1">
      <w:start w:val="1"/>
      <w:numFmt w:val="lowerRoman"/>
      <w:lvlText w:val="%6."/>
      <w:lvlJc w:val="right"/>
      <w:pPr>
        <w:ind w:left="4367" w:hanging="180"/>
      </w:pPr>
    </w:lvl>
    <w:lvl w:ilvl="6" w:tplc="FFFFFFFF" w:tentative="1">
      <w:start w:val="1"/>
      <w:numFmt w:val="decimal"/>
      <w:lvlText w:val="%7."/>
      <w:lvlJc w:val="left"/>
      <w:pPr>
        <w:ind w:left="5087" w:hanging="360"/>
      </w:pPr>
    </w:lvl>
    <w:lvl w:ilvl="7" w:tplc="FFFFFFFF" w:tentative="1">
      <w:start w:val="1"/>
      <w:numFmt w:val="lowerLetter"/>
      <w:lvlText w:val="%8."/>
      <w:lvlJc w:val="left"/>
      <w:pPr>
        <w:ind w:left="5807" w:hanging="360"/>
      </w:pPr>
    </w:lvl>
    <w:lvl w:ilvl="8" w:tplc="FFFFFFFF" w:tentative="1">
      <w:start w:val="1"/>
      <w:numFmt w:val="lowerRoman"/>
      <w:lvlText w:val="%9."/>
      <w:lvlJc w:val="right"/>
      <w:pPr>
        <w:ind w:left="6527" w:hanging="180"/>
      </w:pPr>
    </w:lvl>
  </w:abstractNum>
  <w:abstractNum w:abstractNumId="4" w15:restartNumberingAfterBreak="0">
    <w:nsid w:val="45FC28A4"/>
    <w:multiLevelType w:val="multilevel"/>
    <w:tmpl w:val="C27800F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4ACC3997"/>
    <w:multiLevelType w:val="hybridMultilevel"/>
    <w:tmpl w:val="1D164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6E5C9E"/>
    <w:multiLevelType w:val="hybridMultilevel"/>
    <w:tmpl w:val="32C054D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7B318E"/>
    <w:multiLevelType w:val="hybridMultilevel"/>
    <w:tmpl w:val="A5D8DAE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CF662F2"/>
    <w:multiLevelType w:val="multilevel"/>
    <w:tmpl w:val="480C4E9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47431827">
    <w:abstractNumId w:val="4"/>
  </w:num>
  <w:num w:numId="2" w16cid:durableId="1123964415">
    <w:abstractNumId w:val="8"/>
  </w:num>
  <w:num w:numId="3" w16cid:durableId="29039381">
    <w:abstractNumId w:val="6"/>
  </w:num>
  <w:num w:numId="4" w16cid:durableId="1560820845">
    <w:abstractNumId w:val="2"/>
  </w:num>
  <w:num w:numId="5" w16cid:durableId="40441881">
    <w:abstractNumId w:val="3"/>
  </w:num>
  <w:num w:numId="6" w16cid:durableId="2118088702">
    <w:abstractNumId w:val="1"/>
  </w:num>
  <w:num w:numId="7" w16cid:durableId="1604608561">
    <w:abstractNumId w:val="0"/>
  </w:num>
  <w:num w:numId="8" w16cid:durableId="1380282567">
    <w:abstractNumId w:val="5"/>
  </w:num>
  <w:num w:numId="9" w16cid:durableId="13075091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onnor Lovell">
    <w15:presenceInfo w15:providerId="AD" w15:userId="S::Connor.Lovell@ioz.ac.uk::dbc50c75-72ad-4a76-83ee-cfd8c5332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trackRevisions/>
  <w:defaultTabStop w:val="720"/>
  <w:autoHyphenation/>
  <w:characterSpacingControl w:val="doNotCompress"/>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03E9"/>
    <w:rsid w:val="0000640D"/>
    <w:rsid w:val="00023CFC"/>
    <w:rsid w:val="00121DAD"/>
    <w:rsid w:val="001B6DF3"/>
    <w:rsid w:val="00313127"/>
    <w:rsid w:val="00535D09"/>
    <w:rsid w:val="005A6929"/>
    <w:rsid w:val="005B0649"/>
    <w:rsid w:val="005E555C"/>
    <w:rsid w:val="00656724"/>
    <w:rsid w:val="00667CEB"/>
    <w:rsid w:val="006703E9"/>
    <w:rsid w:val="006B718A"/>
    <w:rsid w:val="00820F63"/>
    <w:rsid w:val="008A5B72"/>
    <w:rsid w:val="008E5F27"/>
    <w:rsid w:val="009C3917"/>
    <w:rsid w:val="00AB674F"/>
    <w:rsid w:val="00B3771A"/>
    <w:rsid w:val="00BC63AE"/>
    <w:rsid w:val="00C91C13"/>
    <w:rsid w:val="00D63BBC"/>
    <w:rsid w:val="00DA6249"/>
    <w:rsid w:val="00EA7161"/>
    <w:rsid w:val="00F77CC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944AB"/>
  <w15:docId w15:val="{3A28E15C-CD39-4556-B1EB-FF8C69516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pPr>
  </w:style>
  <w:style w:type="paragraph" w:styleId="Heading1">
    <w:name w:val="heading 1"/>
    <w:basedOn w:val="Normal"/>
    <w:next w:val="Normal"/>
    <w:uiPriority w:val="9"/>
    <w:qFormat/>
    <w:pPr>
      <w:keepNext/>
      <w:keepLines/>
      <w:spacing w:before="240"/>
      <w:outlineLvl w:val="0"/>
    </w:pPr>
    <w:rPr>
      <w:b/>
      <w:sz w:val="24"/>
      <w:szCs w:val="24"/>
    </w:rPr>
  </w:style>
  <w:style w:type="paragraph" w:styleId="Heading2">
    <w:name w:val="heading 2"/>
    <w:basedOn w:val="Normal"/>
    <w:next w:val="Normal"/>
    <w:uiPriority w:val="9"/>
    <w:unhideWhenUsed/>
    <w:qFormat/>
    <w:pPr>
      <w:keepNext/>
      <w:keepLines/>
      <w:spacing w:before="40"/>
      <w:outlineLvl w:val="1"/>
    </w:pPr>
    <w:rPr>
      <w:b/>
    </w:rPr>
  </w:style>
  <w:style w:type="paragraph" w:styleId="Heading3">
    <w:name w:val="heading 3"/>
    <w:basedOn w:val="Normal"/>
    <w:next w:val="Normal"/>
    <w:uiPriority w:val="9"/>
    <w:unhideWhenUsed/>
    <w:qFormat/>
    <w:pPr>
      <w:keepNext/>
      <w:keepLines/>
      <w:spacing w:before="40"/>
      <w:outlineLvl w:val="2"/>
    </w:pPr>
    <w:rPr>
      <w:color w:val="1E4D78"/>
      <w:sz w:val="24"/>
      <w:szCs w:val="24"/>
    </w:rPr>
  </w:style>
  <w:style w:type="paragraph" w:styleId="Heading4">
    <w:name w:val="heading 4"/>
    <w:basedOn w:val="Normal"/>
    <w:next w:val="Normal"/>
    <w:uiPriority w:val="9"/>
    <w:semiHidden/>
    <w:unhideWhenUsed/>
    <w:qFormat/>
    <w:pPr>
      <w:keepNext/>
      <w:keepLines/>
      <w:spacing w:before="40"/>
      <w:outlineLvl w:val="3"/>
    </w:pPr>
    <w:rPr>
      <w:i/>
      <w:color w:val="2E75B5"/>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6615FD"/>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F346AB"/>
    <w:rPr>
      <w:b/>
      <w:bCs/>
      <w:sz w:val="20"/>
      <w:szCs w:val="20"/>
    </w:rPr>
  </w:style>
  <w:style w:type="character" w:styleId="Hyperlink">
    <w:name w:val="Hyperlink"/>
    <w:basedOn w:val="DefaultParagraphFont"/>
    <w:uiPriority w:val="99"/>
    <w:unhideWhenUsed/>
    <w:rsid w:val="00530433"/>
    <w:rPr>
      <w:color w:val="0000FF" w:themeColor="hyperlink"/>
      <w:u w:val="single"/>
    </w:rPr>
  </w:style>
  <w:style w:type="character" w:styleId="UnresolvedMention">
    <w:name w:val="Unresolved Mention"/>
    <w:basedOn w:val="DefaultParagraphFont"/>
    <w:uiPriority w:val="99"/>
    <w:semiHidden/>
    <w:unhideWhenUsed/>
    <w:qFormat/>
    <w:rsid w:val="00530433"/>
    <w:rPr>
      <w:color w:val="605E5C"/>
      <w:shd w:val="clear" w:color="auto" w:fill="E1DFDD"/>
    </w:rPr>
  </w:style>
  <w:style w:type="character" w:styleId="LineNumber">
    <w:name w:val="line number"/>
    <w:basedOn w:val="DefaultParagraphFont"/>
    <w:uiPriority w:val="99"/>
    <w:semiHidden/>
    <w:unhideWhenUsed/>
    <w:rsid w:val="005823A1"/>
  </w:style>
  <w:style w:type="character" w:styleId="FollowedHyperlink">
    <w:name w:val="FollowedHyperlink"/>
    <w:basedOn w:val="DefaultParagraphFont"/>
    <w:uiPriority w:val="99"/>
    <w:semiHidden/>
    <w:unhideWhenUsed/>
    <w:rsid w:val="00DD2A9B"/>
    <w:rPr>
      <w:color w:val="800080" w:themeColor="followedHyperlink"/>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Title">
    <w:name w:val="Title"/>
    <w:basedOn w:val="Normal"/>
    <w:next w:val="Normal"/>
    <w:uiPriority w:val="10"/>
    <w:qFormat/>
    <w:pPr>
      <w:spacing w:line="240" w:lineRule="auto"/>
    </w:pPr>
    <w:rPr>
      <w:sz w:val="56"/>
      <w:szCs w:val="56"/>
    </w:rPr>
  </w:style>
  <w:style w:type="paragraph" w:styleId="Subtitle">
    <w:name w:val="Subtitle"/>
    <w:basedOn w:val="Normal"/>
    <w:next w:val="Normal"/>
    <w:uiPriority w:val="11"/>
    <w:qFormat/>
    <w:rPr>
      <w:color w:val="5A5A5A"/>
    </w:rPr>
  </w:style>
  <w:style w:type="paragraph" w:styleId="CommentText">
    <w:name w:val="annotation text"/>
    <w:basedOn w:val="Normal"/>
    <w:link w:val="CommentTextChar"/>
    <w:uiPriority w:val="99"/>
    <w:unhideWhenUsed/>
    <w:pPr>
      <w:spacing w:line="240" w:lineRule="auto"/>
    </w:pPr>
    <w:rPr>
      <w:sz w:val="20"/>
      <w:szCs w:val="20"/>
    </w:rPr>
  </w:style>
  <w:style w:type="paragraph" w:styleId="BalloonText">
    <w:name w:val="Balloon Text"/>
    <w:basedOn w:val="Normal"/>
    <w:link w:val="BalloonTextChar"/>
    <w:uiPriority w:val="99"/>
    <w:semiHidden/>
    <w:unhideWhenUsed/>
    <w:qFormat/>
    <w:rsid w:val="006615FD"/>
    <w:pPr>
      <w:spacing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F346AB"/>
    <w:rPr>
      <w:b/>
      <w:bCs/>
    </w:rPr>
  </w:style>
  <w:style w:type="paragraph" w:styleId="ListParagraph">
    <w:name w:val="List Paragraph"/>
    <w:basedOn w:val="Normal"/>
    <w:uiPriority w:val="34"/>
    <w:qFormat/>
    <w:rsid w:val="00637E17"/>
    <w:pPr>
      <w:ind w:left="720"/>
      <w:contextualSpacing/>
    </w:pPr>
  </w:style>
  <w:style w:type="paragraph" w:styleId="NormalWeb">
    <w:name w:val="Normal (Web)"/>
    <w:basedOn w:val="Normal"/>
    <w:uiPriority w:val="99"/>
    <w:unhideWhenUsed/>
    <w:qFormat/>
    <w:rsid w:val="00530433"/>
    <w:pPr>
      <w:spacing w:beforeAutospacing="1"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23F57"/>
  </w:style>
  <w:style w:type="paragraph" w:styleId="Revision">
    <w:name w:val="Revision"/>
    <w:uiPriority w:val="99"/>
    <w:semiHidden/>
    <w:qFormat/>
    <w:rsid w:val="000341E2"/>
  </w:style>
  <w:style w:type="paragraph" w:styleId="Bibliography">
    <w:name w:val="Bibliography"/>
    <w:basedOn w:val="Normal"/>
    <w:next w:val="Normal"/>
    <w:uiPriority w:val="37"/>
    <w:unhideWhenUsed/>
    <w:qFormat/>
    <w:rsid w:val="00A72C14"/>
    <w:pPr>
      <w:spacing w:after="240" w:line="240" w:lineRule="auto"/>
    </w:pPr>
  </w:style>
  <w:style w:type="paragraph" w:customStyle="1" w:styleId="Comment">
    <w:name w:val="Comment"/>
    <w:basedOn w:val="Normal"/>
    <w:qFormat/>
    <w:rPr>
      <w:sz w:val="20"/>
      <w:szCs w:val="20"/>
    </w:rPr>
  </w:style>
  <w:style w:type="table" w:styleId="TableGrid">
    <w:name w:val="Table Grid"/>
    <w:basedOn w:val="TableNormal"/>
    <w:uiPriority w:val="39"/>
    <w:rsid w:val="00ED2D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D2D31"/>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PlainTable2">
    <w:name w:val="Plain Table 2"/>
    <w:basedOn w:val="TableNormal"/>
    <w:uiPriority w:val="42"/>
    <w:rsid w:val="00ED2D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8C163-5E9D-4A1A-912B-73DAAB0CB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12</Pages>
  <Words>6002</Words>
  <Characters>34217</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Warren-Thomas</dc:creator>
  <dc:description/>
  <cp:lastModifiedBy>Connor Lovell</cp:lastModifiedBy>
  <cp:revision>46</cp:revision>
  <cp:lastPrinted>2021-07-06T16:58:00Z</cp:lastPrinted>
  <dcterms:created xsi:type="dcterms:W3CDTF">2021-07-20T08:52:00Z</dcterms:created>
  <dcterms:modified xsi:type="dcterms:W3CDTF">2024-12-05T15: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applied-ecolog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university-of-york-harvard-environment</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Applied Ecolog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University of York - Harvard - Environment</vt:lpwstr>
  </property>
  <property fmtid="{D5CDD505-2E9C-101B-9397-08002B2CF9AE}" pid="24" name="Mendeley Unique User Id_1">
    <vt:lpwstr>6450edee-9143-3c85-82d7-b3727d1f93bc</vt:lpwstr>
  </property>
  <property fmtid="{D5CDD505-2E9C-101B-9397-08002B2CF9AE}" pid="25" name="ZOTERO_PREF_1">
    <vt:lpwstr>&lt;data data-version="3" zotero-version="6.0.36"&gt;&lt;session id="oAg2fhC1"/&gt;&lt;style id="http://www.zotero.org/styles/harvard-cite-them-right" hasBibliography="1" bibliographyStyleHasBeenSet="1"/&gt;&lt;prefs&gt;&lt;pref name="fieldType" value="Field"/&gt;&lt;/prefs&gt;&lt;/data&gt;</vt:lpwstr>
  </property>
</Properties>
</file>